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4618D7" w14:textId="77777777" w:rsidR="00F10C29" w:rsidRPr="00113A30" w:rsidRDefault="00F10C29" w:rsidP="008950F3">
      <w:pPr>
        <w:spacing w:line="480" w:lineRule="auto"/>
        <w:jc w:val="center"/>
        <w:rPr>
          <w:b/>
          <w:sz w:val="40"/>
          <w:szCs w:val="40"/>
        </w:rPr>
      </w:pPr>
      <w:r w:rsidRPr="00113A30">
        <w:rPr>
          <w:b/>
          <w:sz w:val="40"/>
          <w:szCs w:val="40"/>
        </w:rPr>
        <w:t>DEVELOPMENT OF ONLINE SPORTS REGISTRATION PLATFORM</w:t>
      </w:r>
    </w:p>
    <w:p w14:paraId="3333B424" w14:textId="77777777" w:rsidR="00956DE9" w:rsidRPr="00F060CF" w:rsidRDefault="00956DE9" w:rsidP="008950F3">
      <w:pPr>
        <w:spacing w:line="480" w:lineRule="auto"/>
        <w:jc w:val="center"/>
        <w:rPr>
          <w:b/>
        </w:rPr>
      </w:pPr>
    </w:p>
    <w:p w14:paraId="6192A038" w14:textId="77777777" w:rsidR="00F10C29" w:rsidRPr="00F060CF" w:rsidRDefault="00F10C29" w:rsidP="008950F3">
      <w:pPr>
        <w:spacing w:line="480" w:lineRule="auto"/>
        <w:jc w:val="center"/>
        <w:rPr>
          <w:b/>
        </w:rPr>
      </w:pPr>
    </w:p>
    <w:p w14:paraId="6B1A73C8" w14:textId="77777777" w:rsidR="00F274E6" w:rsidRDefault="00F274E6" w:rsidP="008950F3">
      <w:pPr>
        <w:spacing w:line="480" w:lineRule="auto"/>
        <w:jc w:val="center"/>
        <w:rPr>
          <w:b/>
        </w:rPr>
      </w:pPr>
    </w:p>
    <w:p w14:paraId="51197EB3" w14:textId="3FD4C118" w:rsidR="00F10C29" w:rsidRPr="00113A30" w:rsidRDefault="00113A30" w:rsidP="008950F3">
      <w:pPr>
        <w:spacing w:line="480" w:lineRule="auto"/>
        <w:jc w:val="center"/>
        <w:rPr>
          <w:b/>
          <w:sz w:val="28"/>
          <w:szCs w:val="28"/>
        </w:rPr>
      </w:pPr>
      <w:r w:rsidRPr="00113A30">
        <w:rPr>
          <w:b/>
          <w:sz w:val="28"/>
          <w:szCs w:val="28"/>
        </w:rPr>
        <w:t xml:space="preserve">BY </w:t>
      </w:r>
    </w:p>
    <w:p w14:paraId="5A1E8A9E" w14:textId="77777777" w:rsidR="00F10C29" w:rsidRPr="00F060CF" w:rsidRDefault="00F10C29" w:rsidP="008950F3">
      <w:pPr>
        <w:spacing w:line="480" w:lineRule="auto"/>
        <w:jc w:val="center"/>
        <w:rPr>
          <w:b/>
        </w:rPr>
      </w:pPr>
    </w:p>
    <w:p w14:paraId="60B8B753" w14:textId="77777777" w:rsidR="00956DE9" w:rsidRPr="00F060CF" w:rsidRDefault="00956DE9" w:rsidP="008950F3">
      <w:pPr>
        <w:spacing w:line="480" w:lineRule="auto"/>
        <w:jc w:val="center"/>
        <w:rPr>
          <w:b/>
        </w:rPr>
      </w:pPr>
    </w:p>
    <w:p w14:paraId="295DC285" w14:textId="77777777" w:rsidR="00F10C29" w:rsidRPr="00113A30" w:rsidRDefault="002568D2" w:rsidP="008950F3">
      <w:pPr>
        <w:spacing w:line="480" w:lineRule="auto"/>
        <w:jc w:val="center"/>
        <w:rPr>
          <w:b/>
          <w:sz w:val="28"/>
          <w:szCs w:val="28"/>
        </w:rPr>
      </w:pPr>
      <w:r w:rsidRPr="00113A30">
        <w:rPr>
          <w:b/>
          <w:sz w:val="28"/>
          <w:szCs w:val="28"/>
        </w:rPr>
        <w:t>EMMANUEL</w:t>
      </w:r>
      <w:r w:rsidR="00F10C29" w:rsidRPr="00113A30">
        <w:rPr>
          <w:b/>
          <w:sz w:val="28"/>
          <w:szCs w:val="28"/>
        </w:rPr>
        <w:t xml:space="preserve">, </w:t>
      </w:r>
      <w:r w:rsidRPr="00113A30">
        <w:rPr>
          <w:b/>
          <w:sz w:val="28"/>
          <w:szCs w:val="28"/>
        </w:rPr>
        <w:t>Simon</w:t>
      </w:r>
      <w:r w:rsidR="00F10C29" w:rsidRPr="00113A30">
        <w:rPr>
          <w:b/>
          <w:sz w:val="28"/>
          <w:szCs w:val="28"/>
        </w:rPr>
        <w:t xml:space="preserve"> </w:t>
      </w:r>
      <w:r w:rsidRPr="00113A30">
        <w:rPr>
          <w:b/>
          <w:sz w:val="28"/>
          <w:szCs w:val="28"/>
        </w:rPr>
        <w:t>Maji</w:t>
      </w:r>
      <w:r w:rsidR="00F10C29" w:rsidRPr="00113A30">
        <w:rPr>
          <w:b/>
          <w:sz w:val="28"/>
          <w:szCs w:val="28"/>
        </w:rPr>
        <w:t xml:space="preserve"> </w:t>
      </w:r>
    </w:p>
    <w:p w14:paraId="0CFC3A37" w14:textId="77777777" w:rsidR="00F10C29" w:rsidRPr="00113A30" w:rsidRDefault="00F10C29" w:rsidP="008950F3">
      <w:pPr>
        <w:spacing w:line="480" w:lineRule="auto"/>
        <w:jc w:val="center"/>
        <w:rPr>
          <w:b/>
          <w:sz w:val="28"/>
          <w:szCs w:val="28"/>
        </w:rPr>
      </w:pPr>
      <w:r w:rsidRPr="00113A30">
        <w:rPr>
          <w:b/>
          <w:sz w:val="28"/>
          <w:szCs w:val="28"/>
        </w:rPr>
        <w:t>2017/1/</w:t>
      </w:r>
      <w:r w:rsidR="00956DE9" w:rsidRPr="00113A30">
        <w:rPr>
          <w:b/>
          <w:sz w:val="28"/>
          <w:szCs w:val="28"/>
        </w:rPr>
        <w:t>68562</w:t>
      </w:r>
      <w:r w:rsidRPr="00113A30">
        <w:rPr>
          <w:b/>
          <w:sz w:val="28"/>
          <w:szCs w:val="28"/>
        </w:rPr>
        <w:t>CT</w:t>
      </w:r>
    </w:p>
    <w:p w14:paraId="435217E9" w14:textId="77777777" w:rsidR="00F10C29" w:rsidRPr="00F060CF" w:rsidRDefault="00F10C29" w:rsidP="008950F3">
      <w:pPr>
        <w:spacing w:line="480" w:lineRule="auto"/>
        <w:jc w:val="center"/>
        <w:rPr>
          <w:b/>
        </w:rPr>
      </w:pPr>
    </w:p>
    <w:p w14:paraId="3F6C2DDF" w14:textId="77777777" w:rsidR="00F10C29" w:rsidRPr="00F060CF" w:rsidRDefault="00F10C29" w:rsidP="008950F3">
      <w:pPr>
        <w:spacing w:line="480" w:lineRule="auto"/>
        <w:jc w:val="center"/>
        <w:rPr>
          <w:b/>
        </w:rPr>
      </w:pPr>
    </w:p>
    <w:p w14:paraId="342890E4" w14:textId="77777777" w:rsidR="00956DE9" w:rsidRPr="00F060CF" w:rsidRDefault="00956DE9" w:rsidP="008950F3">
      <w:pPr>
        <w:spacing w:line="480" w:lineRule="auto"/>
        <w:jc w:val="center"/>
        <w:rPr>
          <w:b/>
        </w:rPr>
      </w:pPr>
    </w:p>
    <w:p w14:paraId="134B3C3E" w14:textId="77777777" w:rsidR="00956DE9" w:rsidRPr="00F060CF" w:rsidRDefault="00956DE9" w:rsidP="008950F3">
      <w:pPr>
        <w:spacing w:line="480" w:lineRule="auto"/>
        <w:jc w:val="center"/>
        <w:rPr>
          <w:b/>
        </w:rPr>
      </w:pPr>
    </w:p>
    <w:p w14:paraId="4852DFF4" w14:textId="77777777" w:rsidR="00F10C29" w:rsidRPr="00113A30" w:rsidRDefault="00F10C29" w:rsidP="00113A30">
      <w:pPr>
        <w:spacing w:line="276" w:lineRule="auto"/>
        <w:jc w:val="center"/>
        <w:rPr>
          <w:b/>
          <w:sz w:val="28"/>
          <w:szCs w:val="28"/>
        </w:rPr>
      </w:pPr>
      <w:r w:rsidRPr="00113A30">
        <w:rPr>
          <w:b/>
          <w:sz w:val="28"/>
          <w:szCs w:val="28"/>
        </w:rPr>
        <w:t>DEPARTMENT OF COMPUTER SCIENCE</w:t>
      </w:r>
    </w:p>
    <w:p w14:paraId="2E666DC8" w14:textId="77777777" w:rsidR="00F10C29" w:rsidRPr="00113A30" w:rsidRDefault="00F10C29" w:rsidP="00113A30">
      <w:pPr>
        <w:spacing w:line="276" w:lineRule="auto"/>
        <w:jc w:val="center"/>
        <w:rPr>
          <w:b/>
          <w:sz w:val="28"/>
          <w:szCs w:val="28"/>
        </w:rPr>
      </w:pPr>
      <w:r w:rsidRPr="00113A30">
        <w:rPr>
          <w:b/>
          <w:sz w:val="28"/>
          <w:szCs w:val="28"/>
        </w:rPr>
        <w:t xml:space="preserve">FEDERAL UNIVERSITY OF TECHNOLOGY </w:t>
      </w:r>
    </w:p>
    <w:p w14:paraId="2A8E58D7" w14:textId="77777777" w:rsidR="00F10C29" w:rsidRPr="00113A30" w:rsidRDefault="00F10C29" w:rsidP="00113A30">
      <w:pPr>
        <w:spacing w:line="276" w:lineRule="auto"/>
        <w:jc w:val="center"/>
        <w:rPr>
          <w:b/>
          <w:sz w:val="28"/>
          <w:szCs w:val="28"/>
        </w:rPr>
      </w:pPr>
      <w:r w:rsidRPr="00113A30">
        <w:rPr>
          <w:b/>
          <w:sz w:val="28"/>
          <w:szCs w:val="28"/>
        </w:rPr>
        <w:t>MINNA</w:t>
      </w:r>
    </w:p>
    <w:p w14:paraId="31F2F903" w14:textId="77777777" w:rsidR="00F10C29" w:rsidRPr="00F060CF" w:rsidRDefault="00F10C29" w:rsidP="008950F3">
      <w:pPr>
        <w:spacing w:line="480" w:lineRule="auto"/>
        <w:jc w:val="center"/>
        <w:rPr>
          <w:b/>
        </w:rPr>
      </w:pPr>
    </w:p>
    <w:p w14:paraId="5147B7D0" w14:textId="77777777" w:rsidR="00F10C29" w:rsidRPr="00F060CF" w:rsidRDefault="00F10C29" w:rsidP="008950F3">
      <w:pPr>
        <w:spacing w:line="480" w:lineRule="auto"/>
        <w:jc w:val="center"/>
        <w:rPr>
          <w:b/>
        </w:rPr>
      </w:pPr>
    </w:p>
    <w:p w14:paraId="47638A97" w14:textId="77777777" w:rsidR="00F10C29" w:rsidRPr="00F060CF" w:rsidRDefault="00F10C29" w:rsidP="008950F3">
      <w:pPr>
        <w:spacing w:line="480" w:lineRule="auto"/>
        <w:jc w:val="center"/>
        <w:rPr>
          <w:b/>
        </w:rPr>
      </w:pPr>
    </w:p>
    <w:p w14:paraId="50C8AF80" w14:textId="77777777" w:rsidR="00F10C29" w:rsidRPr="00F060CF" w:rsidRDefault="00F10C29" w:rsidP="008950F3">
      <w:pPr>
        <w:spacing w:line="480" w:lineRule="auto"/>
        <w:jc w:val="center"/>
        <w:rPr>
          <w:b/>
        </w:rPr>
      </w:pPr>
    </w:p>
    <w:p w14:paraId="3E01A9E0" w14:textId="77777777" w:rsidR="00F10C29" w:rsidRPr="00F060CF" w:rsidRDefault="00F10C29" w:rsidP="008950F3">
      <w:pPr>
        <w:spacing w:line="480" w:lineRule="auto"/>
        <w:jc w:val="center"/>
        <w:rPr>
          <w:b/>
        </w:rPr>
      </w:pPr>
    </w:p>
    <w:p w14:paraId="5F0BFDF8" w14:textId="77777777" w:rsidR="00F10C29" w:rsidRPr="00F060CF" w:rsidRDefault="00F10C29" w:rsidP="008950F3">
      <w:pPr>
        <w:spacing w:line="480" w:lineRule="auto"/>
        <w:jc w:val="center"/>
        <w:rPr>
          <w:b/>
        </w:rPr>
      </w:pPr>
    </w:p>
    <w:p w14:paraId="6A1B03A2" w14:textId="77777777" w:rsidR="00F10C29" w:rsidRPr="00113A30" w:rsidRDefault="00F10C29" w:rsidP="008950F3">
      <w:pPr>
        <w:spacing w:line="480" w:lineRule="auto"/>
        <w:jc w:val="center"/>
        <w:rPr>
          <w:b/>
          <w:sz w:val="28"/>
          <w:szCs w:val="28"/>
        </w:rPr>
      </w:pPr>
      <w:r w:rsidRPr="00113A30">
        <w:rPr>
          <w:b/>
          <w:sz w:val="28"/>
          <w:szCs w:val="28"/>
        </w:rPr>
        <w:t>AUGUST, 2024</w:t>
      </w:r>
    </w:p>
    <w:p w14:paraId="520382DC" w14:textId="77777777" w:rsidR="00F274E6" w:rsidRDefault="00F274E6" w:rsidP="00F274E6">
      <w:pPr>
        <w:spacing w:after="200" w:line="480" w:lineRule="auto"/>
        <w:rPr>
          <w:b/>
        </w:rPr>
        <w:sectPr w:rsidR="00F274E6" w:rsidSect="00833130">
          <w:pgSz w:w="11906" w:h="16838" w:code="9"/>
          <w:pgMar w:top="1440" w:right="1800" w:bottom="1440" w:left="1800" w:header="708" w:footer="708" w:gutter="0"/>
          <w:cols w:space="708"/>
          <w:docGrid w:linePitch="360"/>
        </w:sectPr>
      </w:pPr>
    </w:p>
    <w:p w14:paraId="55B953BC" w14:textId="77777777" w:rsidR="00113A30" w:rsidRPr="00113A30" w:rsidRDefault="00113A30" w:rsidP="00113A30">
      <w:pPr>
        <w:spacing w:line="480" w:lineRule="auto"/>
        <w:jc w:val="center"/>
        <w:rPr>
          <w:b/>
          <w:sz w:val="40"/>
          <w:szCs w:val="40"/>
        </w:rPr>
      </w:pPr>
      <w:r w:rsidRPr="00113A30">
        <w:rPr>
          <w:b/>
          <w:sz w:val="40"/>
          <w:szCs w:val="40"/>
        </w:rPr>
        <w:lastRenderedPageBreak/>
        <w:t>DEVELOPMENT OF ONLINE SPORTS REGISTRATION PLATFORM</w:t>
      </w:r>
    </w:p>
    <w:p w14:paraId="41CE499C" w14:textId="77777777" w:rsidR="00113A30" w:rsidRPr="00F060CF" w:rsidRDefault="00113A30" w:rsidP="00113A30">
      <w:pPr>
        <w:spacing w:line="480" w:lineRule="auto"/>
        <w:jc w:val="center"/>
        <w:rPr>
          <w:b/>
        </w:rPr>
      </w:pPr>
    </w:p>
    <w:p w14:paraId="21EAB83F" w14:textId="77777777" w:rsidR="00113A30" w:rsidRPr="00F060CF" w:rsidRDefault="00113A30" w:rsidP="00113A30">
      <w:pPr>
        <w:spacing w:line="480" w:lineRule="auto"/>
        <w:jc w:val="center"/>
        <w:rPr>
          <w:b/>
        </w:rPr>
      </w:pPr>
    </w:p>
    <w:p w14:paraId="44AB02CE" w14:textId="77777777" w:rsidR="00113A30" w:rsidRDefault="00113A30" w:rsidP="00113A30">
      <w:pPr>
        <w:spacing w:line="480" w:lineRule="auto"/>
        <w:jc w:val="center"/>
        <w:rPr>
          <w:b/>
        </w:rPr>
      </w:pPr>
    </w:p>
    <w:p w14:paraId="6F978255" w14:textId="77777777" w:rsidR="00113A30" w:rsidRPr="00113A30" w:rsidRDefault="00113A30" w:rsidP="00113A30">
      <w:pPr>
        <w:spacing w:line="480" w:lineRule="auto"/>
        <w:jc w:val="center"/>
        <w:rPr>
          <w:b/>
          <w:sz w:val="28"/>
          <w:szCs w:val="28"/>
        </w:rPr>
      </w:pPr>
      <w:r w:rsidRPr="00113A30">
        <w:rPr>
          <w:b/>
          <w:sz w:val="28"/>
          <w:szCs w:val="28"/>
        </w:rPr>
        <w:t xml:space="preserve">BY </w:t>
      </w:r>
    </w:p>
    <w:p w14:paraId="226FED7E" w14:textId="77777777" w:rsidR="00113A30" w:rsidRPr="00F060CF" w:rsidRDefault="00113A30" w:rsidP="00113A30">
      <w:pPr>
        <w:spacing w:line="480" w:lineRule="auto"/>
        <w:jc w:val="center"/>
        <w:rPr>
          <w:b/>
        </w:rPr>
      </w:pPr>
    </w:p>
    <w:p w14:paraId="3AF6C2EE" w14:textId="77777777" w:rsidR="00113A30" w:rsidRPr="00F060CF" w:rsidRDefault="00113A30" w:rsidP="00113A30">
      <w:pPr>
        <w:spacing w:line="480" w:lineRule="auto"/>
        <w:jc w:val="center"/>
        <w:rPr>
          <w:b/>
        </w:rPr>
      </w:pPr>
    </w:p>
    <w:p w14:paraId="27A0FB3B" w14:textId="77777777" w:rsidR="00113A30" w:rsidRPr="00113A30" w:rsidRDefault="00113A30" w:rsidP="00113A30">
      <w:pPr>
        <w:spacing w:line="480" w:lineRule="auto"/>
        <w:jc w:val="center"/>
        <w:rPr>
          <w:b/>
          <w:sz w:val="28"/>
          <w:szCs w:val="28"/>
        </w:rPr>
      </w:pPr>
      <w:r w:rsidRPr="00113A30">
        <w:rPr>
          <w:b/>
          <w:sz w:val="28"/>
          <w:szCs w:val="28"/>
        </w:rPr>
        <w:t xml:space="preserve">EMMANUEL, Simon Maji </w:t>
      </w:r>
    </w:p>
    <w:p w14:paraId="65D2C6F2" w14:textId="77777777" w:rsidR="00113A30" w:rsidRPr="00113A30" w:rsidRDefault="00113A30" w:rsidP="00113A30">
      <w:pPr>
        <w:spacing w:line="480" w:lineRule="auto"/>
        <w:jc w:val="center"/>
        <w:rPr>
          <w:b/>
          <w:sz w:val="28"/>
          <w:szCs w:val="28"/>
        </w:rPr>
      </w:pPr>
      <w:r w:rsidRPr="00113A30">
        <w:rPr>
          <w:b/>
          <w:sz w:val="28"/>
          <w:szCs w:val="28"/>
        </w:rPr>
        <w:t>2017/1/68562CT</w:t>
      </w:r>
    </w:p>
    <w:p w14:paraId="659CFD7C" w14:textId="77777777" w:rsidR="00F10C29" w:rsidRPr="00F060CF" w:rsidRDefault="00F10C29" w:rsidP="008950F3">
      <w:pPr>
        <w:spacing w:line="480" w:lineRule="auto"/>
        <w:jc w:val="center"/>
        <w:rPr>
          <w:b/>
        </w:rPr>
      </w:pPr>
    </w:p>
    <w:p w14:paraId="52B57AA7" w14:textId="77777777" w:rsidR="00956DE9" w:rsidRPr="00F060CF" w:rsidRDefault="00956DE9" w:rsidP="008950F3">
      <w:pPr>
        <w:spacing w:line="480" w:lineRule="auto"/>
        <w:jc w:val="center"/>
        <w:rPr>
          <w:b/>
        </w:rPr>
      </w:pPr>
    </w:p>
    <w:p w14:paraId="172F3522" w14:textId="77777777" w:rsidR="00956DE9" w:rsidRPr="00F060CF" w:rsidRDefault="00956DE9" w:rsidP="008950F3">
      <w:pPr>
        <w:spacing w:line="480" w:lineRule="auto"/>
        <w:jc w:val="center"/>
        <w:rPr>
          <w:b/>
        </w:rPr>
      </w:pPr>
    </w:p>
    <w:p w14:paraId="09161260" w14:textId="77777777" w:rsidR="00F10C29" w:rsidRPr="00F060CF" w:rsidRDefault="00F10C29" w:rsidP="008950F3">
      <w:pPr>
        <w:spacing w:line="480" w:lineRule="auto"/>
        <w:jc w:val="center"/>
        <w:rPr>
          <w:b/>
        </w:rPr>
      </w:pPr>
    </w:p>
    <w:p w14:paraId="2ECBA91E" w14:textId="5C1B8956" w:rsidR="00F10C29" w:rsidRPr="00113A30" w:rsidRDefault="00F10C29" w:rsidP="00113A30">
      <w:pPr>
        <w:spacing w:line="276" w:lineRule="auto"/>
        <w:jc w:val="center"/>
        <w:rPr>
          <w:b/>
          <w:sz w:val="28"/>
          <w:szCs w:val="28"/>
        </w:rPr>
      </w:pPr>
      <w:r w:rsidRPr="00113A30">
        <w:rPr>
          <w:b/>
          <w:sz w:val="28"/>
          <w:szCs w:val="28"/>
        </w:rPr>
        <w:t xml:space="preserve">PROJECT SUBMITTED TO THE DEPARTMENT OF COMPUTER SCIENCE, SCHOOL OF INFORMATION AND TECHNOLOGY, MINNA, NIGERIA IN PARTIAL </w:t>
      </w:r>
      <w:r w:rsidR="00956DE9" w:rsidRPr="00113A30">
        <w:rPr>
          <w:b/>
          <w:sz w:val="28"/>
          <w:szCs w:val="28"/>
        </w:rPr>
        <w:t>FULFILMENT OF THE REQUIREMENT FOR THE AWARD OF THE DEGREE OF BACHELOR OF TECHNOLOGY IN COMPUTER SCIENCE</w:t>
      </w:r>
      <w:r w:rsidR="00113A30">
        <w:rPr>
          <w:b/>
          <w:sz w:val="28"/>
          <w:szCs w:val="28"/>
        </w:rPr>
        <w:t>.</w:t>
      </w:r>
    </w:p>
    <w:p w14:paraId="397C5515" w14:textId="77777777" w:rsidR="00F10C29" w:rsidRPr="00F060CF" w:rsidRDefault="00F10C29" w:rsidP="008950F3">
      <w:pPr>
        <w:spacing w:line="480" w:lineRule="auto"/>
        <w:jc w:val="center"/>
        <w:rPr>
          <w:b/>
        </w:rPr>
      </w:pPr>
    </w:p>
    <w:p w14:paraId="71D8DC58" w14:textId="77777777" w:rsidR="00F10C29" w:rsidRPr="00F060CF" w:rsidRDefault="00F10C29" w:rsidP="008950F3">
      <w:pPr>
        <w:spacing w:line="480" w:lineRule="auto"/>
        <w:jc w:val="center"/>
        <w:rPr>
          <w:b/>
        </w:rPr>
      </w:pPr>
    </w:p>
    <w:p w14:paraId="278A1461" w14:textId="77777777" w:rsidR="00F10C29" w:rsidRPr="00F060CF" w:rsidRDefault="00F10C29" w:rsidP="008950F3">
      <w:pPr>
        <w:spacing w:line="480" w:lineRule="auto"/>
        <w:jc w:val="center"/>
        <w:rPr>
          <w:b/>
        </w:rPr>
      </w:pPr>
    </w:p>
    <w:p w14:paraId="422B4287" w14:textId="77777777" w:rsidR="00F274E6" w:rsidRDefault="00F274E6" w:rsidP="008950F3">
      <w:pPr>
        <w:spacing w:line="480" w:lineRule="auto"/>
        <w:jc w:val="center"/>
        <w:rPr>
          <w:b/>
        </w:rPr>
      </w:pPr>
    </w:p>
    <w:p w14:paraId="01EFB95D" w14:textId="77777777" w:rsidR="00F274E6" w:rsidRDefault="00F274E6" w:rsidP="008950F3">
      <w:pPr>
        <w:spacing w:line="480" w:lineRule="auto"/>
        <w:jc w:val="center"/>
        <w:rPr>
          <w:b/>
        </w:rPr>
      </w:pPr>
    </w:p>
    <w:p w14:paraId="773CA32E" w14:textId="10A41614" w:rsidR="00F10C29" w:rsidRPr="00B17FF3" w:rsidRDefault="00F10C29" w:rsidP="008950F3">
      <w:pPr>
        <w:spacing w:line="480" w:lineRule="auto"/>
        <w:jc w:val="center"/>
        <w:rPr>
          <w:b/>
          <w:sz w:val="28"/>
          <w:szCs w:val="28"/>
        </w:rPr>
      </w:pPr>
      <w:r w:rsidRPr="00B17FF3">
        <w:rPr>
          <w:b/>
          <w:sz w:val="28"/>
          <w:szCs w:val="28"/>
        </w:rPr>
        <w:t>AUGUST, 2024</w:t>
      </w:r>
    </w:p>
    <w:p w14:paraId="244062F2" w14:textId="77777777" w:rsidR="00B17FF3" w:rsidRDefault="00956DE9" w:rsidP="00A9719A">
      <w:pPr>
        <w:pStyle w:val="Heading1"/>
      </w:pPr>
      <w:r w:rsidRPr="00B17FF3">
        <w:lastRenderedPageBreak/>
        <w:t>DECLARATION</w:t>
      </w:r>
    </w:p>
    <w:p w14:paraId="2EE6C5AF" w14:textId="28A5C704" w:rsidR="00956DE9" w:rsidRPr="00F060CF" w:rsidRDefault="00956DE9" w:rsidP="00B17FF3">
      <w:pPr>
        <w:spacing w:after="200" w:line="480" w:lineRule="auto"/>
        <w:jc w:val="both"/>
        <w:rPr>
          <w:bCs/>
        </w:rPr>
      </w:pPr>
      <w:r w:rsidRPr="00F060CF">
        <w:rPr>
          <w:bCs/>
        </w:rPr>
        <w:t>I hereby declare that the project titled “Development of Online Sports Registration Platform” is a collection of my original project work and it has not been presented for any other qualification anywhere. Information from other sources (published or unpublished) has been duly acknowledged.</w:t>
      </w:r>
    </w:p>
    <w:p w14:paraId="663A901B" w14:textId="77777777" w:rsidR="005A6AA5" w:rsidRPr="00F060CF" w:rsidRDefault="005A6AA5" w:rsidP="008950F3">
      <w:pPr>
        <w:spacing w:after="200" w:line="480" w:lineRule="auto"/>
        <w:rPr>
          <w:bCs/>
        </w:rPr>
      </w:pPr>
    </w:p>
    <w:p w14:paraId="6FB74B39" w14:textId="77777777" w:rsidR="005A6AA5" w:rsidRPr="00F060CF" w:rsidRDefault="005A6AA5" w:rsidP="008950F3">
      <w:pPr>
        <w:spacing w:line="480" w:lineRule="auto"/>
        <w:ind w:left="720"/>
        <w:rPr>
          <w:b/>
        </w:rPr>
      </w:pPr>
      <w:r w:rsidRPr="00F060CF">
        <w:rPr>
          <w:bCs/>
          <w:noProof/>
        </w:rPr>
        <mc:AlternateContent>
          <mc:Choice Requires="wps">
            <w:drawing>
              <wp:anchor distT="0" distB="0" distL="114300" distR="114300" simplePos="0" relativeHeight="251640320" behindDoc="0" locked="0" layoutInCell="1" allowOverlap="1" wp14:anchorId="57382412" wp14:editId="55FD638C">
                <wp:simplePos x="0" y="0"/>
                <wp:positionH relativeFrom="column">
                  <wp:posOffset>3394710</wp:posOffset>
                </wp:positionH>
                <wp:positionV relativeFrom="paragraph">
                  <wp:posOffset>200188</wp:posOffset>
                </wp:positionV>
                <wp:extent cx="2544024" cy="0"/>
                <wp:effectExtent l="0" t="12700" r="21590" b="12700"/>
                <wp:wrapNone/>
                <wp:docPr id="1971095434" name="Straight Connector 4"/>
                <wp:cNvGraphicFramePr/>
                <a:graphic xmlns:a="http://schemas.openxmlformats.org/drawingml/2006/main">
                  <a:graphicData uri="http://schemas.microsoft.com/office/word/2010/wordprocessingShape">
                    <wps:wsp>
                      <wps:cNvCnPr/>
                      <wps:spPr>
                        <a:xfrm>
                          <a:off x="0" y="0"/>
                          <a:ext cx="2544024"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FC2963F" id="Straight Connector 4" o:spid="_x0000_s1026" style="position:absolute;z-index:251640320;visibility:visible;mso-wrap-style:square;mso-wrap-distance-left:9pt;mso-wrap-distance-top:0;mso-wrap-distance-right:9pt;mso-wrap-distance-bottom:0;mso-position-horizontal:absolute;mso-position-horizontal-relative:text;mso-position-vertical:absolute;mso-position-vertical-relative:text" from="267.3pt,15.75pt" to="467.6pt,1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" strokecolor="black [3213]" strokeweight="2.25pt"/>
            </w:pict>
          </mc:Fallback>
        </mc:AlternateContent>
      </w:r>
      <w:r w:rsidRPr="00F060CF">
        <w:rPr>
          <w:bCs/>
          <w:noProof/>
        </w:rPr>
        <mc:AlternateContent>
          <mc:Choice Requires="wps">
            <w:drawing>
              <wp:anchor distT="0" distB="0" distL="114300" distR="114300" simplePos="0" relativeHeight="251636224" behindDoc="0" locked="0" layoutInCell="1" allowOverlap="1" wp14:anchorId="0B873481" wp14:editId="74E0D536">
                <wp:simplePos x="0" y="0"/>
                <wp:positionH relativeFrom="column">
                  <wp:posOffset>190123</wp:posOffset>
                </wp:positionH>
                <wp:positionV relativeFrom="paragraph">
                  <wp:posOffset>202100</wp:posOffset>
                </wp:positionV>
                <wp:extent cx="2544024" cy="0"/>
                <wp:effectExtent l="0" t="12700" r="21590" b="12700"/>
                <wp:wrapNone/>
                <wp:docPr id="1951488172" name="Straight Connector 4"/>
                <wp:cNvGraphicFramePr/>
                <a:graphic xmlns:a="http://schemas.openxmlformats.org/drawingml/2006/main">
                  <a:graphicData uri="http://schemas.microsoft.com/office/word/2010/wordprocessingShape">
                    <wps:wsp>
                      <wps:cNvCnPr/>
                      <wps:spPr>
                        <a:xfrm>
                          <a:off x="0" y="0"/>
                          <a:ext cx="2544024"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0AF6766" id="Straight Connector 4" o:spid="_x0000_s1026" style="position:absolute;z-index:251636224;visibility:visible;mso-wrap-style:square;mso-wrap-distance-left:9pt;mso-wrap-distance-top:0;mso-wrap-distance-right:9pt;mso-wrap-distance-bottom:0;mso-position-horizontal:absolute;mso-position-horizontal-relative:text;mso-position-vertical:absolute;mso-position-vertical-relative:text" from="14.95pt,15.9pt" to="215.2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" strokecolor="black [3213]" strokeweight="2.25pt"/>
            </w:pict>
          </mc:Fallback>
        </mc:AlternateContent>
      </w:r>
      <w:r w:rsidR="002568D2" w:rsidRPr="00F060CF">
        <w:rPr>
          <w:b/>
        </w:rPr>
        <w:t xml:space="preserve">EMMANUEL, Simon Maji </w:t>
      </w:r>
      <w:r w:rsidRPr="00F060CF">
        <w:rPr>
          <w:bCs/>
        </w:rPr>
        <w:tab/>
      </w:r>
      <w:r w:rsidRPr="00F060CF">
        <w:rPr>
          <w:bCs/>
        </w:rPr>
        <w:tab/>
      </w:r>
      <w:r w:rsidRPr="00F060CF">
        <w:rPr>
          <w:bCs/>
        </w:rPr>
        <w:tab/>
      </w:r>
      <w:r w:rsidRPr="00F060CF">
        <w:rPr>
          <w:bCs/>
        </w:rPr>
        <w:tab/>
      </w:r>
      <w:r w:rsidRPr="00F060CF">
        <w:rPr>
          <w:bCs/>
        </w:rPr>
        <w:tab/>
      </w:r>
      <w:r w:rsidRPr="00F060CF">
        <w:rPr>
          <w:bCs/>
        </w:rPr>
        <w:tab/>
      </w:r>
    </w:p>
    <w:p w14:paraId="65CDCDBB" w14:textId="7AD0B932" w:rsidR="005A6AA5" w:rsidRPr="00F060CF" w:rsidRDefault="005A6AA5" w:rsidP="00B17FF3">
      <w:pPr>
        <w:ind w:firstLine="720"/>
        <w:rPr>
          <w:bCs/>
        </w:rPr>
      </w:pPr>
      <w:r w:rsidRPr="00F060CF">
        <w:rPr>
          <w:bCs/>
        </w:rPr>
        <w:t>2017/1/68562CT</w:t>
      </w:r>
      <w:r w:rsidRPr="00F060CF">
        <w:rPr>
          <w:bCs/>
        </w:rPr>
        <w:tab/>
      </w:r>
      <w:r w:rsidRPr="00F060CF">
        <w:rPr>
          <w:bCs/>
        </w:rPr>
        <w:tab/>
      </w:r>
      <w:r w:rsidRPr="00F060CF">
        <w:rPr>
          <w:bCs/>
        </w:rPr>
        <w:tab/>
      </w:r>
      <w:r w:rsidRPr="00F060CF">
        <w:rPr>
          <w:bCs/>
        </w:rPr>
        <w:tab/>
      </w:r>
      <w:r w:rsidRPr="00F060CF">
        <w:rPr>
          <w:bCs/>
        </w:rPr>
        <w:tab/>
        <w:t>Signature and Date</w:t>
      </w:r>
    </w:p>
    <w:p w14:paraId="235A5ADF" w14:textId="77777777" w:rsidR="005A6AA5" w:rsidRPr="00F060CF" w:rsidRDefault="005A6AA5" w:rsidP="00B17FF3">
      <w:pPr>
        <w:ind w:firstLine="720"/>
        <w:rPr>
          <w:bCs/>
        </w:rPr>
      </w:pPr>
      <w:r w:rsidRPr="00F060CF">
        <w:rPr>
          <w:bCs/>
        </w:rPr>
        <w:t>Federal University of Technology,</w:t>
      </w:r>
    </w:p>
    <w:p w14:paraId="5C5CF1FB" w14:textId="77777777" w:rsidR="00956DE9" w:rsidRPr="00F060CF" w:rsidRDefault="005A6AA5" w:rsidP="00B17FF3">
      <w:pPr>
        <w:ind w:firstLine="720"/>
        <w:rPr>
          <w:bCs/>
        </w:rPr>
      </w:pPr>
      <w:r w:rsidRPr="00F060CF">
        <w:rPr>
          <w:bCs/>
        </w:rPr>
        <w:t>Minna, Nigeria.</w:t>
      </w:r>
      <w:r w:rsidR="00956DE9" w:rsidRPr="00F060CF">
        <w:rPr>
          <w:b/>
        </w:rPr>
        <w:br w:type="page"/>
      </w:r>
    </w:p>
    <w:p w14:paraId="74BC0345" w14:textId="77777777" w:rsidR="005A6AA5" w:rsidRPr="00F060CF" w:rsidRDefault="005A6AA5" w:rsidP="00A9719A">
      <w:pPr>
        <w:pStyle w:val="Heading1"/>
      </w:pPr>
      <w:r w:rsidRPr="00F060CF">
        <w:lastRenderedPageBreak/>
        <w:t>CERTIFICATION</w:t>
      </w:r>
    </w:p>
    <w:p w14:paraId="6BD66D24" w14:textId="7B45DE15" w:rsidR="005A6AA5" w:rsidRPr="00F060CF" w:rsidRDefault="005A6AA5" w:rsidP="008950F3">
      <w:pPr>
        <w:spacing w:after="200" w:line="480" w:lineRule="auto"/>
        <w:rPr>
          <w:bCs/>
        </w:rPr>
      </w:pPr>
      <w:r w:rsidRPr="00F060CF">
        <w:rPr>
          <w:bCs/>
        </w:rPr>
        <w:t xml:space="preserve">The project titled: “Development of Online Sports Registration Platform” by SIMON, Alexander Emmanuel, (2017/1/68562CT), meets the regulations governing the award of the degree of Bachelor of Technology in Computer Science of the Federal </w:t>
      </w:r>
      <w:r w:rsidR="00B17FF3">
        <w:rPr>
          <w:bCs/>
        </w:rPr>
        <w:t>U</w:t>
      </w:r>
      <w:r w:rsidR="00F274E6">
        <w:rPr>
          <w:bCs/>
        </w:rPr>
        <w:t>niversity</w:t>
      </w:r>
      <w:r w:rsidRPr="00F060CF">
        <w:rPr>
          <w:bCs/>
        </w:rPr>
        <w:t xml:space="preserve"> of Technology in Computer Science of the Federal University of Technology, Minna.</w:t>
      </w:r>
    </w:p>
    <w:p w14:paraId="1C2600AE" w14:textId="77777777" w:rsidR="00CB4F11" w:rsidRPr="00F060CF" w:rsidRDefault="00CB4F11" w:rsidP="008950F3">
      <w:pPr>
        <w:spacing w:after="200" w:line="480" w:lineRule="auto"/>
        <w:rPr>
          <w:bCs/>
        </w:rPr>
      </w:pPr>
    </w:p>
    <w:p w14:paraId="30BACA4F" w14:textId="4A0CEFFC" w:rsidR="00B17FF3" w:rsidRDefault="00983A73" w:rsidP="00B17FF3">
      <w:pPr>
        <w:spacing w:after="200" w:line="480" w:lineRule="auto"/>
        <w:ind w:firstLine="720"/>
        <w:rPr>
          <w:bCs/>
        </w:rPr>
      </w:pPr>
      <w:r w:rsidRPr="00F060CF">
        <w:rPr>
          <w:bCs/>
          <w:noProof/>
        </w:rPr>
        <mc:AlternateContent>
          <mc:Choice Requires="wps">
            <w:drawing>
              <wp:anchor distT="0" distB="0" distL="114300" distR="114300" simplePos="0" relativeHeight="251648512" behindDoc="0" locked="0" layoutInCell="1" allowOverlap="1" wp14:anchorId="69E9C265" wp14:editId="70607346">
                <wp:simplePos x="0" y="0"/>
                <wp:positionH relativeFrom="column">
                  <wp:posOffset>3295650</wp:posOffset>
                </wp:positionH>
                <wp:positionV relativeFrom="paragraph">
                  <wp:posOffset>321309</wp:posOffset>
                </wp:positionV>
                <wp:extent cx="2152650" cy="9525"/>
                <wp:effectExtent l="19050" t="19050" r="19050" b="28575"/>
                <wp:wrapNone/>
                <wp:docPr id="159339624" name="Straight Connector 4"/>
                <wp:cNvGraphicFramePr/>
                <a:graphic xmlns:a="http://schemas.openxmlformats.org/drawingml/2006/main">
                  <a:graphicData uri="http://schemas.microsoft.com/office/word/2010/wordprocessingShape">
                    <wps:wsp>
                      <wps:cNvCnPr/>
                      <wps:spPr>
                        <a:xfrm>
                          <a:off x="0" y="0"/>
                          <a:ext cx="2152650" cy="952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C777A8" id="Straight Connector 4" o:spid="_x0000_s1026" style="position:absolute;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5pt,25.3pt" to="429pt,2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" strokecolor="black [3213]" strokeweight="2.25pt"/>
            </w:pict>
          </mc:Fallback>
        </mc:AlternateContent>
      </w:r>
      <w:r w:rsidRPr="00F060CF">
        <w:rPr>
          <w:bCs/>
          <w:noProof/>
        </w:rPr>
        <mc:AlternateContent>
          <mc:Choice Requires="wps">
            <w:drawing>
              <wp:anchor distT="0" distB="0" distL="114300" distR="114300" simplePos="0" relativeHeight="251644416" behindDoc="0" locked="0" layoutInCell="1" allowOverlap="1" wp14:anchorId="177F852F" wp14:editId="3F332B9B">
                <wp:simplePos x="0" y="0"/>
                <wp:positionH relativeFrom="column">
                  <wp:posOffset>90805</wp:posOffset>
                </wp:positionH>
                <wp:positionV relativeFrom="paragraph">
                  <wp:posOffset>308610</wp:posOffset>
                </wp:positionV>
                <wp:extent cx="2543810" cy="0"/>
                <wp:effectExtent l="0" t="12700" r="21590" b="12700"/>
                <wp:wrapNone/>
                <wp:docPr id="1322795987"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22253B78" id="Straight Connector 4" o:spid="_x0000_s1026" style="position:absolute;z-index:251644416;visibility:visible;mso-wrap-style:square;mso-wrap-distance-left:9pt;mso-wrap-distance-top:0;mso-wrap-distance-right:9pt;mso-wrap-distance-bottom:0;mso-position-horizontal:absolute;mso-position-horizontal-relative:text;mso-position-vertical:absolute;mso-position-vertical-relative:text" from="7.15pt,24.3pt" to="207.45pt,2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" strokecolor="black [3213]" strokeweight="2.25pt"/>
            </w:pict>
          </mc:Fallback>
        </mc:AlternateContent>
      </w:r>
      <w:r w:rsidR="00321148" w:rsidRPr="00F060CF">
        <w:rPr>
          <w:bCs/>
        </w:rPr>
        <w:t>Dr. (</w:t>
      </w:r>
      <w:proofErr w:type="spellStart"/>
      <w:r w:rsidR="00321148" w:rsidRPr="00F060CF">
        <w:rPr>
          <w:bCs/>
        </w:rPr>
        <w:t>Mr</w:t>
      </w:r>
      <w:proofErr w:type="spellEnd"/>
      <w:r w:rsidR="00321148" w:rsidRPr="00F060CF">
        <w:rPr>
          <w:bCs/>
        </w:rPr>
        <w:t xml:space="preserve">) Oluwaseun A. </w:t>
      </w:r>
      <w:proofErr w:type="spellStart"/>
      <w:r w:rsidR="00321148" w:rsidRPr="00F060CF">
        <w:rPr>
          <w:bCs/>
        </w:rPr>
        <w:t>Ojerinde</w:t>
      </w:r>
      <w:proofErr w:type="spellEnd"/>
    </w:p>
    <w:p w14:paraId="64EC77C6" w14:textId="5262BB5D" w:rsidR="00CB4F11" w:rsidRPr="00F060CF" w:rsidRDefault="00CB4F11" w:rsidP="00B17FF3">
      <w:pPr>
        <w:spacing w:after="200" w:line="480" w:lineRule="auto"/>
        <w:ind w:firstLine="720"/>
        <w:rPr>
          <w:bCs/>
        </w:rPr>
      </w:pPr>
      <w:r w:rsidRPr="00F060CF">
        <w:rPr>
          <w:bCs/>
        </w:rPr>
        <w:t>Project Supervisor</w:t>
      </w:r>
      <w:r w:rsidRPr="00F060CF">
        <w:rPr>
          <w:bCs/>
        </w:rPr>
        <w:tab/>
      </w:r>
      <w:r w:rsidRPr="00F060CF">
        <w:rPr>
          <w:bCs/>
        </w:rPr>
        <w:tab/>
      </w:r>
      <w:r w:rsidRPr="00F060CF">
        <w:rPr>
          <w:bCs/>
        </w:rPr>
        <w:tab/>
      </w:r>
      <w:r w:rsidRPr="00F060CF">
        <w:rPr>
          <w:bCs/>
        </w:rPr>
        <w:tab/>
      </w:r>
      <w:r w:rsidR="00F274E6">
        <w:rPr>
          <w:bCs/>
        </w:rPr>
        <w:tab/>
      </w:r>
      <w:r w:rsidRPr="00F060CF">
        <w:rPr>
          <w:bCs/>
        </w:rPr>
        <w:t>Signature and Date</w:t>
      </w:r>
    </w:p>
    <w:p w14:paraId="5EBBE389" w14:textId="4265D20D" w:rsidR="00CB4F11" w:rsidRDefault="00CB4F11" w:rsidP="008950F3">
      <w:pPr>
        <w:spacing w:after="200" w:line="480" w:lineRule="auto"/>
        <w:ind w:firstLine="720"/>
        <w:rPr>
          <w:bCs/>
        </w:rPr>
      </w:pPr>
    </w:p>
    <w:p w14:paraId="14427360" w14:textId="77777777" w:rsidR="00B17FF3" w:rsidRPr="00F060CF" w:rsidRDefault="00B17FF3" w:rsidP="00B17FF3">
      <w:pPr>
        <w:spacing w:after="200" w:line="480" w:lineRule="auto"/>
        <w:rPr>
          <w:bCs/>
        </w:rPr>
      </w:pPr>
    </w:p>
    <w:p w14:paraId="1A0FBA42" w14:textId="1097C32F" w:rsidR="009F16C8" w:rsidRDefault="009F16C8" w:rsidP="009F16C8">
      <w:pPr>
        <w:spacing w:after="200" w:line="480" w:lineRule="auto"/>
        <w:ind w:firstLine="720"/>
        <w:rPr>
          <w:bCs/>
        </w:rPr>
      </w:pPr>
      <w:r w:rsidRPr="00F060CF">
        <w:rPr>
          <w:bCs/>
          <w:noProof/>
        </w:rPr>
        <mc:AlternateContent>
          <mc:Choice Requires="wps">
            <w:drawing>
              <wp:anchor distT="0" distB="0" distL="114300" distR="114300" simplePos="0" relativeHeight="251656704" behindDoc="0" locked="0" layoutInCell="1" allowOverlap="1" wp14:anchorId="336D9EE9" wp14:editId="291CB7CB">
                <wp:simplePos x="0" y="0"/>
                <wp:positionH relativeFrom="column">
                  <wp:posOffset>3381375</wp:posOffset>
                </wp:positionH>
                <wp:positionV relativeFrom="paragraph">
                  <wp:posOffset>300990</wp:posOffset>
                </wp:positionV>
                <wp:extent cx="2133600" cy="15875"/>
                <wp:effectExtent l="19050" t="19050" r="19050" b="22225"/>
                <wp:wrapNone/>
                <wp:docPr id="2076646103" name="Straight Connector 4"/>
                <wp:cNvGraphicFramePr/>
                <a:graphic xmlns:a="http://schemas.openxmlformats.org/drawingml/2006/main">
                  <a:graphicData uri="http://schemas.microsoft.com/office/word/2010/wordprocessingShape">
                    <wps:wsp>
                      <wps:cNvCnPr/>
                      <wps:spPr>
                        <a:xfrm>
                          <a:off x="0" y="0"/>
                          <a:ext cx="2133600" cy="1587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D634ED" id="Straight Connector 4" o:spid="_x0000_s1026" style="position:absolute;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6.25pt,23.7pt" to="434.25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" strokecolor="black [3213]" strokeweight="2.25pt"/>
            </w:pict>
          </mc:Fallback>
        </mc:AlternateContent>
      </w:r>
      <w:r w:rsidRPr="00F060CF">
        <w:rPr>
          <w:bCs/>
          <w:noProof/>
        </w:rPr>
        <mc:AlternateContent>
          <mc:Choice Requires="wps">
            <w:drawing>
              <wp:anchor distT="0" distB="0" distL="114300" distR="114300" simplePos="0" relativeHeight="251652608" behindDoc="0" locked="0" layoutInCell="1" allowOverlap="1" wp14:anchorId="35254A05" wp14:editId="4DC3C275">
                <wp:simplePos x="0" y="0"/>
                <wp:positionH relativeFrom="column">
                  <wp:posOffset>133350</wp:posOffset>
                </wp:positionH>
                <wp:positionV relativeFrom="paragraph">
                  <wp:posOffset>297815</wp:posOffset>
                </wp:positionV>
                <wp:extent cx="2543810" cy="0"/>
                <wp:effectExtent l="0" t="12700" r="21590" b="12700"/>
                <wp:wrapNone/>
                <wp:docPr id="757412175"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1671A8" id="Straight Connector 4" o:spid="_x0000_s1026" style="position:absolute;z-index:251652608;visibility:visible;mso-wrap-style:square;mso-wrap-distance-left:9pt;mso-wrap-distance-top:0;mso-wrap-distance-right:9pt;mso-wrap-distance-bottom:0;mso-position-horizontal:absolute;mso-position-horizontal-relative:text;mso-position-vertical:absolute;mso-position-vertical-relative:text" from="10.5pt,23.45pt" to="210.8pt,2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" strokecolor="black [3213]" strokeweight="2.25pt"/>
            </w:pict>
          </mc:Fallback>
        </mc:AlternateContent>
      </w:r>
      <w:r w:rsidR="00CB4F11" w:rsidRPr="00F060CF">
        <w:rPr>
          <w:bCs/>
        </w:rPr>
        <w:t>Dr. (</w:t>
      </w:r>
      <w:proofErr w:type="spellStart"/>
      <w:r w:rsidR="00CB4F11" w:rsidRPr="00F060CF">
        <w:rPr>
          <w:bCs/>
        </w:rPr>
        <w:t>Mrs</w:t>
      </w:r>
      <w:proofErr w:type="spellEnd"/>
      <w:r w:rsidR="00CB4F11" w:rsidRPr="00F060CF">
        <w:rPr>
          <w:bCs/>
        </w:rPr>
        <w:t>) O.A Abisoye</w:t>
      </w:r>
      <w:r>
        <w:rPr>
          <w:bCs/>
        </w:rPr>
        <w:t xml:space="preserve">     </w:t>
      </w:r>
    </w:p>
    <w:p w14:paraId="78D24DBE" w14:textId="382C6447" w:rsidR="00CB4F11" w:rsidRPr="00F060CF" w:rsidRDefault="00CB4F11" w:rsidP="009F16C8">
      <w:pPr>
        <w:spacing w:after="200" w:line="480" w:lineRule="auto"/>
        <w:ind w:firstLine="720"/>
        <w:rPr>
          <w:bCs/>
        </w:rPr>
      </w:pPr>
      <w:r w:rsidRPr="00F060CF">
        <w:rPr>
          <w:bCs/>
        </w:rPr>
        <w:t>Head of Department</w:t>
      </w:r>
      <w:r w:rsidRPr="00F060CF">
        <w:rPr>
          <w:bCs/>
        </w:rPr>
        <w:tab/>
      </w:r>
      <w:r w:rsidRPr="00F060CF">
        <w:rPr>
          <w:bCs/>
        </w:rPr>
        <w:tab/>
      </w:r>
      <w:r w:rsidRPr="00F060CF">
        <w:rPr>
          <w:bCs/>
        </w:rPr>
        <w:tab/>
      </w:r>
      <w:r w:rsidRPr="00F060CF">
        <w:rPr>
          <w:bCs/>
        </w:rPr>
        <w:tab/>
      </w:r>
      <w:r w:rsidRPr="00F060CF">
        <w:rPr>
          <w:bCs/>
        </w:rPr>
        <w:tab/>
        <w:t>Signature and Date</w:t>
      </w:r>
    </w:p>
    <w:p w14:paraId="109A37A8" w14:textId="5450DEA0" w:rsidR="009F16C8" w:rsidRDefault="009F16C8" w:rsidP="008950F3">
      <w:pPr>
        <w:spacing w:after="200" w:line="480" w:lineRule="auto"/>
        <w:ind w:firstLine="720"/>
        <w:rPr>
          <w:bCs/>
        </w:rPr>
      </w:pPr>
    </w:p>
    <w:p w14:paraId="3D79752B" w14:textId="77777777" w:rsidR="00B17FF3" w:rsidRDefault="00B17FF3" w:rsidP="008950F3">
      <w:pPr>
        <w:spacing w:after="200" w:line="480" w:lineRule="auto"/>
        <w:ind w:firstLine="720"/>
        <w:rPr>
          <w:bCs/>
        </w:rPr>
      </w:pPr>
    </w:p>
    <w:p w14:paraId="6635749A" w14:textId="17D979B0" w:rsidR="00CB4F11" w:rsidRPr="00F060CF" w:rsidRDefault="00983A73" w:rsidP="008950F3">
      <w:pPr>
        <w:spacing w:after="200" w:line="480" w:lineRule="auto"/>
        <w:ind w:firstLine="720"/>
        <w:rPr>
          <w:bCs/>
        </w:rPr>
      </w:pPr>
      <w:r w:rsidRPr="00F060CF">
        <w:rPr>
          <w:bCs/>
          <w:noProof/>
        </w:rPr>
        <mc:AlternateContent>
          <mc:Choice Requires="wps">
            <w:drawing>
              <wp:anchor distT="0" distB="0" distL="114300" distR="114300" simplePos="0" relativeHeight="251664896" behindDoc="0" locked="0" layoutInCell="1" allowOverlap="1" wp14:anchorId="445C9C4E" wp14:editId="6A07E8EE">
                <wp:simplePos x="0" y="0"/>
                <wp:positionH relativeFrom="column">
                  <wp:posOffset>3295650</wp:posOffset>
                </wp:positionH>
                <wp:positionV relativeFrom="paragraph">
                  <wp:posOffset>340360</wp:posOffset>
                </wp:positionV>
                <wp:extent cx="2152650" cy="22225"/>
                <wp:effectExtent l="19050" t="19050" r="19050" b="34925"/>
                <wp:wrapNone/>
                <wp:docPr id="1830160758" name="Straight Connector 4"/>
                <wp:cNvGraphicFramePr/>
                <a:graphic xmlns:a="http://schemas.openxmlformats.org/drawingml/2006/main">
                  <a:graphicData uri="http://schemas.microsoft.com/office/word/2010/wordprocessingShape">
                    <wps:wsp>
                      <wps:cNvCnPr/>
                      <wps:spPr>
                        <a:xfrm>
                          <a:off x="0" y="0"/>
                          <a:ext cx="2152650" cy="22225"/>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C04053" id="Straight Connector 4"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5pt,26.8pt" to="429pt,2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" strokecolor="black [3213]" strokeweight="2.25pt"/>
            </w:pict>
          </mc:Fallback>
        </mc:AlternateContent>
      </w:r>
      <w:r w:rsidR="009F16C8" w:rsidRPr="00F060CF">
        <w:rPr>
          <w:bCs/>
          <w:noProof/>
        </w:rPr>
        <mc:AlternateContent>
          <mc:Choice Requires="wps">
            <w:drawing>
              <wp:anchor distT="0" distB="0" distL="114300" distR="114300" simplePos="0" relativeHeight="251660800" behindDoc="0" locked="0" layoutInCell="1" allowOverlap="1" wp14:anchorId="61F431B7" wp14:editId="4C7FD7EA">
                <wp:simplePos x="0" y="0"/>
                <wp:positionH relativeFrom="column">
                  <wp:posOffset>161925</wp:posOffset>
                </wp:positionH>
                <wp:positionV relativeFrom="paragraph">
                  <wp:posOffset>360680</wp:posOffset>
                </wp:positionV>
                <wp:extent cx="2543810" cy="0"/>
                <wp:effectExtent l="0" t="12700" r="21590" b="12700"/>
                <wp:wrapNone/>
                <wp:docPr id="440457207" name="Straight Connector 4"/>
                <wp:cNvGraphicFramePr/>
                <a:graphic xmlns:a="http://schemas.openxmlformats.org/drawingml/2006/main">
                  <a:graphicData uri="http://schemas.microsoft.com/office/word/2010/wordprocessingShape">
                    <wps:wsp>
                      <wps:cNvCnPr/>
                      <wps:spPr>
                        <a:xfrm>
                          <a:off x="0" y="0"/>
                          <a:ext cx="2543810" cy="0"/>
                        </a:xfrm>
                        <a:prstGeom prst="line">
                          <a:avLst/>
                        </a:prstGeom>
                        <a:ln w="28575">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66152A" id="Straight Connector 4" o:spid="_x0000_s1026" style="position:absolute;z-index:251660800;visibility:visible;mso-wrap-style:square;mso-wrap-distance-left:9pt;mso-wrap-distance-top:0;mso-wrap-distance-right:9pt;mso-wrap-distance-bottom:0;mso-position-horizontal:absolute;mso-position-horizontal-relative:text;mso-position-vertical:absolute;mso-position-vertical-relative:text" from="12.75pt,28.4pt" to="213.05pt,28.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" strokecolor="black [3213]" strokeweight="2.25pt"/>
            </w:pict>
          </mc:Fallback>
        </mc:AlternateContent>
      </w:r>
    </w:p>
    <w:p w14:paraId="2BC7311B" w14:textId="150C2705" w:rsidR="005A6AA5" w:rsidRPr="00F060CF" w:rsidRDefault="00CB4F11" w:rsidP="008950F3">
      <w:pPr>
        <w:spacing w:after="200" w:line="480" w:lineRule="auto"/>
        <w:ind w:firstLine="720"/>
        <w:rPr>
          <w:bCs/>
        </w:rPr>
      </w:pPr>
      <w:r w:rsidRPr="00F060CF">
        <w:rPr>
          <w:bCs/>
        </w:rPr>
        <w:t>External Examiner</w:t>
      </w:r>
      <w:r w:rsidRPr="00F060CF">
        <w:rPr>
          <w:bCs/>
        </w:rPr>
        <w:tab/>
      </w:r>
      <w:r w:rsidRPr="00F060CF">
        <w:rPr>
          <w:bCs/>
        </w:rPr>
        <w:tab/>
      </w:r>
      <w:r w:rsidRPr="00F060CF">
        <w:rPr>
          <w:bCs/>
        </w:rPr>
        <w:tab/>
      </w:r>
      <w:r w:rsidRPr="00F060CF">
        <w:rPr>
          <w:bCs/>
        </w:rPr>
        <w:tab/>
      </w:r>
      <w:r w:rsidR="009F16C8">
        <w:rPr>
          <w:bCs/>
        </w:rPr>
        <w:tab/>
        <w:t xml:space="preserve"> </w:t>
      </w:r>
      <w:r w:rsidRPr="00F060CF">
        <w:rPr>
          <w:bCs/>
        </w:rPr>
        <w:t>Signature and Date</w:t>
      </w:r>
      <w:r w:rsidRPr="00F060CF">
        <w:rPr>
          <w:bCs/>
        </w:rPr>
        <w:tab/>
      </w:r>
    </w:p>
    <w:p w14:paraId="13B3A7A3" w14:textId="77777777" w:rsidR="005A6AA5" w:rsidRPr="00F060CF" w:rsidRDefault="005A6AA5" w:rsidP="008950F3">
      <w:pPr>
        <w:spacing w:after="200" w:line="480" w:lineRule="auto"/>
        <w:rPr>
          <w:b/>
        </w:rPr>
      </w:pPr>
      <w:r w:rsidRPr="00F060CF">
        <w:rPr>
          <w:b/>
        </w:rPr>
        <w:br w:type="page"/>
      </w:r>
    </w:p>
    <w:p w14:paraId="6E32CEFC" w14:textId="77777777" w:rsidR="00CB4F11" w:rsidRPr="00F060CF" w:rsidRDefault="00CB4F11" w:rsidP="00A9719A">
      <w:pPr>
        <w:pStyle w:val="Heading1"/>
      </w:pPr>
      <w:r w:rsidRPr="00F060CF">
        <w:lastRenderedPageBreak/>
        <w:t>DEDICATION</w:t>
      </w:r>
    </w:p>
    <w:p w14:paraId="2E3B9149" w14:textId="77777777" w:rsidR="00CB4F11" w:rsidRPr="00F060CF" w:rsidRDefault="00CB4F11" w:rsidP="008950F3">
      <w:pPr>
        <w:spacing w:after="200" w:line="480" w:lineRule="auto"/>
        <w:rPr>
          <w:b/>
        </w:rPr>
      </w:pPr>
      <w:r w:rsidRPr="00F060CF">
        <w:rPr>
          <w:b/>
        </w:rPr>
        <w:br w:type="page"/>
      </w:r>
    </w:p>
    <w:p w14:paraId="3E415B30" w14:textId="77777777" w:rsidR="00CB4F11" w:rsidRPr="00F060CF" w:rsidRDefault="00CB4F11" w:rsidP="00A9719A">
      <w:pPr>
        <w:pStyle w:val="Heading1"/>
      </w:pPr>
      <w:r w:rsidRPr="00F060CF">
        <w:lastRenderedPageBreak/>
        <w:t>ACKNOWLEDGMENT</w:t>
      </w:r>
    </w:p>
    <w:p w14:paraId="6C5406B8" w14:textId="77777777" w:rsidR="00CB4F11" w:rsidRPr="00F060CF" w:rsidRDefault="00CB4F11" w:rsidP="008950F3">
      <w:pPr>
        <w:spacing w:after="200" w:line="480" w:lineRule="auto"/>
        <w:rPr>
          <w:b/>
        </w:rPr>
      </w:pPr>
      <w:r w:rsidRPr="00F060CF">
        <w:rPr>
          <w:b/>
        </w:rPr>
        <w:br w:type="page"/>
      </w:r>
    </w:p>
    <w:p w14:paraId="6E92A937" w14:textId="77777777" w:rsidR="00CB4F11" w:rsidRPr="00F060CF" w:rsidRDefault="00CB4F11" w:rsidP="00A9719A">
      <w:pPr>
        <w:pStyle w:val="Heading1"/>
      </w:pPr>
      <w:r w:rsidRPr="00F060CF">
        <w:lastRenderedPageBreak/>
        <w:t>ABSTRACT</w:t>
      </w:r>
    </w:p>
    <w:p w14:paraId="0B72A43C" w14:textId="77777777" w:rsidR="00CB4F11" w:rsidRPr="00F060CF" w:rsidRDefault="00CB4F11" w:rsidP="008950F3">
      <w:pPr>
        <w:spacing w:after="200" w:line="480" w:lineRule="auto"/>
        <w:rPr>
          <w:b/>
        </w:rPr>
      </w:pPr>
      <w:r w:rsidRPr="00F060CF">
        <w:rPr>
          <w:b/>
        </w:rPr>
        <w:br w:type="page"/>
      </w:r>
    </w:p>
    <w:p w14:paraId="48135203" w14:textId="77777777" w:rsidR="00CB4F11" w:rsidRPr="00F060CF" w:rsidRDefault="00CB4F11" w:rsidP="008950F3">
      <w:pPr>
        <w:spacing w:line="480" w:lineRule="auto"/>
        <w:jc w:val="center"/>
        <w:rPr>
          <w:b/>
        </w:rPr>
      </w:pPr>
      <w:r w:rsidRPr="00F060CF">
        <w:rPr>
          <w:b/>
        </w:rPr>
        <w:lastRenderedPageBreak/>
        <w:t>TABLE OF CONTENTS</w:t>
      </w:r>
    </w:p>
    <w:p w14:paraId="6F17B113" w14:textId="77777777" w:rsidR="00983A73" w:rsidRDefault="00A1514F" w:rsidP="00983A73">
      <w:pPr>
        <w:spacing w:line="480" w:lineRule="auto"/>
        <w:rPr>
          <w:b/>
        </w:rPr>
      </w:pPr>
      <w:r w:rsidRPr="00F060CF">
        <w:rPr>
          <w:b/>
        </w:rPr>
        <w:t xml:space="preserve">CONTENT </w:t>
      </w:r>
      <w:r w:rsidRPr="00F060CF">
        <w:rPr>
          <w:b/>
        </w:rPr>
        <w:tab/>
      </w:r>
      <w:r w:rsidRPr="00F060CF">
        <w:rPr>
          <w:b/>
        </w:rPr>
        <w:tab/>
      </w:r>
      <w:r w:rsidRPr="00F060CF">
        <w:rPr>
          <w:b/>
        </w:rPr>
        <w:tab/>
      </w:r>
      <w:r w:rsidRPr="00F060CF">
        <w:rPr>
          <w:b/>
        </w:rPr>
        <w:tab/>
      </w:r>
      <w:r w:rsidRPr="00F060CF">
        <w:rPr>
          <w:b/>
        </w:rPr>
        <w:tab/>
      </w:r>
      <w:r w:rsidRPr="00F060CF">
        <w:rPr>
          <w:b/>
        </w:rPr>
        <w:tab/>
      </w:r>
      <w:r w:rsidRPr="00F060CF">
        <w:rPr>
          <w:b/>
        </w:rPr>
        <w:tab/>
      </w:r>
      <w:r w:rsidRPr="00F060CF">
        <w:rPr>
          <w:b/>
        </w:rPr>
        <w:tab/>
      </w:r>
      <w:r w:rsidRPr="00F060CF">
        <w:rPr>
          <w:b/>
        </w:rPr>
        <w:tab/>
        <w:t xml:space="preserve">       PAGE</w:t>
      </w:r>
      <w:bookmarkStart w:id="0" w:name="_Toc173895740"/>
    </w:p>
    <w:p w14:paraId="6F16F03F" w14:textId="70B1C677" w:rsidR="00A1514F" w:rsidRPr="00983A73" w:rsidRDefault="00A1514F" w:rsidP="00983A73">
      <w:pPr>
        <w:spacing w:line="480" w:lineRule="auto"/>
        <w:rPr>
          <w:b/>
        </w:rPr>
      </w:pPr>
      <w:r w:rsidRPr="00F060CF">
        <w:t>Cover Page</w:t>
      </w:r>
      <w:bookmarkEnd w:id="0"/>
    </w:p>
    <w:p w14:paraId="5E0B8870" w14:textId="77777777" w:rsidR="00A1514F" w:rsidRPr="00F060CF" w:rsidRDefault="00A1514F" w:rsidP="008950F3">
      <w:pPr>
        <w:spacing w:line="480" w:lineRule="auto"/>
      </w:pPr>
      <w:r w:rsidRPr="00F060CF">
        <w:t>Title Page</w:t>
      </w:r>
    </w:p>
    <w:p w14:paraId="7B7E0BB9" w14:textId="77777777" w:rsidR="00A1514F" w:rsidRPr="00F060CF" w:rsidRDefault="00A1514F" w:rsidP="008950F3">
      <w:pPr>
        <w:spacing w:line="480" w:lineRule="auto"/>
      </w:pPr>
      <w:r w:rsidRPr="00F060CF">
        <w:t>Declaration</w:t>
      </w:r>
    </w:p>
    <w:p w14:paraId="2D94ACA6" w14:textId="77777777" w:rsidR="00A1514F" w:rsidRPr="00F060CF" w:rsidRDefault="00A1514F" w:rsidP="008950F3">
      <w:pPr>
        <w:spacing w:line="480" w:lineRule="auto"/>
      </w:pPr>
      <w:r w:rsidRPr="00F060CF">
        <w:t>Certification</w:t>
      </w:r>
    </w:p>
    <w:p w14:paraId="3BB01A45" w14:textId="77777777" w:rsidR="00A1514F" w:rsidRPr="00F060CF" w:rsidRDefault="00A1514F" w:rsidP="008950F3">
      <w:pPr>
        <w:spacing w:line="480" w:lineRule="auto"/>
      </w:pPr>
      <w:r w:rsidRPr="00F060CF">
        <w:t xml:space="preserve">Dedication </w:t>
      </w:r>
    </w:p>
    <w:p w14:paraId="6DECAB38" w14:textId="77777777" w:rsidR="00A1514F" w:rsidRPr="00F060CF" w:rsidRDefault="00A1514F" w:rsidP="008950F3">
      <w:pPr>
        <w:spacing w:line="480" w:lineRule="auto"/>
      </w:pPr>
      <w:r w:rsidRPr="00F060CF">
        <w:t>Acknowledgements</w:t>
      </w:r>
    </w:p>
    <w:p w14:paraId="2B718199" w14:textId="77777777" w:rsidR="00A1514F" w:rsidRPr="00F060CF" w:rsidRDefault="00A1514F" w:rsidP="008950F3">
      <w:pPr>
        <w:spacing w:line="480" w:lineRule="auto"/>
      </w:pPr>
      <w:r w:rsidRPr="00F060CF">
        <w:t>Abstract</w:t>
      </w:r>
    </w:p>
    <w:p w14:paraId="3C85A6F8" w14:textId="77777777" w:rsidR="00A1514F" w:rsidRPr="00F060CF" w:rsidRDefault="00A1514F" w:rsidP="008950F3">
      <w:pPr>
        <w:spacing w:line="480" w:lineRule="auto"/>
      </w:pPr>
      <w:r w:rsidRPr="00F060CF">
        <w:t xml:space="preserve">Table of Contents </w:t>
      </w:r>
    </w:p>
    <w:p w14:paraId="6E635082" w14:textId="77777777" w:rsidR="00A1514F" w:rsidRPr="00F060CF" w:rsidRDefault="00A1514F" w:rsidP="008950F3">
      <w:pPr>
        <w:spacing w:line="480" w:lineRule="auto"/>
      </w:pPr>
      <w:r w:rsidRPr="00F060CF">
        <w:t>List of Table</w:t>
      </w:r>
    </w:p>
    <w:p w14:paraId="731471F3" w14:textId="77777777" w:rsidR="00A1514F" w:rsidRPr="00F060CF" w:rsidRDefault="00A1514F" w:rsidP="008950F3">
      <w:pPr>
        <w:spacing w:line="480" w:lineRule="auto"/>
      </w:pPr>
      <w:r w:rsidRPr="00F060CF">
        <w:t>List of Figures</w:t>
      </w:r>
    </w:p>
    <w:p w14:paraId="726478AD" w14:textId="77777777" w:rsidR="00A1514F" w:rsidRPr="00F060CF" w:rsidRDefault="00CB4F11" w:rsidP="008950F3">
      <w:pPr>
        <w:pStyle w:val="TOC1"/>
        <w:tabs>
          <w:tab w:val="right" w:pos="9350"/>
        </w:tabs>
        <w:spacing w:line="480" w:lineRule="auto"/>
        <w:rPr>
          <w:rFonts w:ascii="Times New Roman" w:hAnsi="Times New Roman" w:cs="Times New Roman"/>
          <w:b w:val="0"/>
          <w:bCs w:val="0"/>
          <w:caps w:val="0"/>
          <w:noProof/>
          <w:kern w:val="2"/>
          <w14:ligatures w14:val="standardContextual"/>
        </w:rPr>
      </w:pPr>
      <w:r w:rsidRPr="00F060CF">
        <w:rPr>
          <w:rFonts w:ascii="Times New Roman" w:hAnsi="Times New Roman" w:cs="Times New Roman"/>
        </w:rPr>
        <w:fldChar w:fldCharType="begin"/>
      </w:r>
      <w:r w:rsidRPr="00833130">
        <w:rPr>
          <w:rFonts w:ascii="Times New Roman" w:hAnsi="Times New Roman" w:cs="Times New Roman"/>
        </w:rPr>
        <w:instrText xml:space="preserve"> TOC \o "1-3" \h \z \u </w:instrText>
      </w:r>
      <w:r w:rsidRPr="00F060CF">
        <w:rPr>
          <w:rFonts w:ascii="Times New Roman" w:hAnsi="Times New Roman" w:cs="Times New Roman"/>
        </w:rPr>
        <w:fldChar w:fldCharType="separate"/>
      </w:r>
    </w:p>
    <w:p w14:paraId="1376795D" w14:textId="77777777" w:rsidR="00A1514F" w:rsidRPr="00F060CF" w:rsidRDefault="004C3910" w:rsidP="008950F3">
      <w:pPr>
        <w:pStyle w:val="TOC1"/>
        <w:tabs>
          <w:tab w:val="right" w:pos="9350"/>
        </w:tabs>
        <w:spacing w:line="480" w:lineRule="auto"/>
        <w:rPr>
          <w:rFonts w:ascii="Times New Roman" w:hAnsi="Times New Roman" w:cs="Times New Roman"/>
          <w:b w:val="0"/>
          <w:bCs w:val="0"/>
          <w:caps w:val="0"/>
          <w:noProof/>
          <w:kern w:val="2"/>
          <w14:ligatures w14:val="standardContextual"/>
        </w:rPr>
      </w:pPr>
      <w:hyperlink w:anchor="_Toc173895741" w:history="1">
        <w:r w:rsidR="00A1514F" w:rsidRPr="00F060CF">
          <w:rPr>
            <w:rStyle w:val="Hyperlink"/>
            <w:rFonts w:ascii="Times New Roman" w:hAnsi="Times New Roman" w:cs="Times New Roman"/>
            <w:noProof/>
          </w:rPr>
          <w:t>CHAPTER ONE: introduction</w:t>
        </w:r>
        <w:r w:rsidR="00A1514F" w:rsidRPr="00F060CF">
          <w:rPr>
            <w:rFonts w:ascii="Times New Roman" w:hAnsi="Times New Roman" w:cs="Times New Roman"/>
            <w:noProof/>
            <w:webHidden/>
          </w:rPr>
          <w:tab/>
        </w:r>
      </w:hyperlink>
    </w:p>
    <w:p w14:paraId="431AA9A5" w14:textId="77777777" w:rsidR="00CB4F11" w:rsidRPr="00F060CF" w:rsidRDefault="00CB4F11" w:rsidP="008950F3">
      <w:pPr>
        <w:spacing w:line="480" w:lineRule="auto"/>
        <w:rPr>
          <w:b/>
        </w:rPr>
      </w:pPr>
      <w:r w:rsidRPr="00F060CF">
        <w:rPr>
          <w:b/>
        </w:rPr>
        <w:fldChar w:fldCharType="end"/>
      </w:r>
    </w:p>
    <w:p w14:paraId="70EAF601" w14:textId="77777777" w:rsidR="00CB4F11" w:rsidRPr="00F060CF" w:rsidRDefault="00CB4F11" w:rsidP="008950F3">
      <w:pPr>
        <w:spacing w:after="200" w:line="480" w:lineRule="auto"/>
        <w:jc w:val="both"/>
        <w:rPr>
          <w:b/>
        </w:rPr>
      </w:pPr>
      <w:r w:rsidRPr="00F060CF">
        <w:rPr>
          <w:b/>
        </w:rPr>
        <w:br w:type="page"/>
      </w:r>
    </w:p>
    <w:p w14:paraId="00EC871E" w14:textId="77777777" w:rsidR="00A1514F" w:rsidRPr="00F060CF" w:rsidRDefault="00A1514F" w:rsidP="00A9719A">
      <w:pPr>
        <w:pStyle w:val="Heading1"/>
      </w:pPr>
      <w:bookmarkStart w:id="1" w:name="_Toc173895741"/>
      <w:r w:rsidRPr="00F060CF">
        <w:lastRenderedPageBreak/>
        <w:t>LIST OF TABLES</w:t>
      </w:r>
    </w:p>
    <w:p w14:paraId="0D083C07" w14:textId="77777777" w:rsidR="00A1514F" w:rsidRPr="00F060CF" w:rsidRDefault="00A1514F" w:rsidP="008950F3">
      <w:pPr>
        <w:spacing w:after="200" w:line="480" w:lineRule="auto"/>
        <w:rPr>
          <w:rFonts w:eastAsiaTheme="majorEastAsia"/>
          <w:b/>
          <w:color w:val="000000" w:themeColor="text1"/>
        </w:rPr>
      </w:pPr>
      <w:r w:rsidRPr="00F060CF">
        <w:br w:type="page"/>
      </w:r>
    </w:p>
    <w:p w14:paraId="0FF39FE1" w14:textId="77777777" w:rsidR="00A1514F" w:rsidRPr="00F060CF" w:rsidRDefault="00A1514F" w:rsidP="00A9719A">
      <w:pPr>
        <w:pStyle w:val="Heading1"/>
      </w:pPr>
      <w:r w:rsidRPr="00F060CF">
        <w:lastRenderedPageBreak/>
        <w:t>LIST OF FIGURES</w:t>
      </w:r>
    </w:p>
    <w:p w14:paraId="79BA5F3B" w14:textId="77777777" w:rsidR="00F060CF" w:rsidRDefault="00F060CF" w:rsidP="008950F3">
      <w:pPr>
        <w:spacing w:after="200" w:line="480" w:lineRule="auto"/>
        <w:sectPr w:rsidR="00F060CF" w:rsidSect="00833130">
          <w:footerReference w:type="default" r:id="rId8"/>
          <w:pgSz w:w="11906" w:h="16838" w:code="9"/>
          <w:pgMar w:top="1440" w:right="1800" w:bottom="1440" w:left="1800" w:header="708" w:footer="708" w:gutter="0"/>
          <w:pgNumType w:fmt="lowerRoman" w:start="1"/>
          <w:cols w:space="708"/>
          <w:docGrid w:linePitch="360"/>
        </w:sectPr>
      </w:pPr>
    </w:p>
    <w:p w14:paraId="67BFD81C" w14:textId="77777777" w:rsidR="00D143DD" w:rsidRDefault="00CB4F11" w:rsidP="00A9719A">
      <w:pPr>
        <w:pStyle w:val="Heading1"/>
      </w:pPr>
      <w:r w:rsidRPr="00945785">
        <w:lastRenderedPageBreak/>
        <w:t>CHAPTER ONE</w:t>
      </w:r>
      <w:bookmarkEnd w:id="1"/>
    </w:p>
    <w:p w14:paraId="27796ADB" w14:textId="1644C82B" w:rsidR="00D143DD" w:rsidRDefault="00CB4F11" w:rsidP="00A9719A">
      <w:pPr>
        <w:pStyle w:val="Heading1"/>
        <w:rPr>
          <w:rStyle w:val="Heading1Char"/>
          <w:b/>
          <w:bCs/>
          <w:sz w:val="28"/>
          <w:szCs w:val="28"/>
        </w:rPr>
      </w:pPr>
      <w:r w:rsidRPr="00945785">
        <w:t>1.0</w:t>
      </w:r>
      <w:r w:rsidR="009F16C8" w:rsidRPr="00945785">
        <w:t xml:space="preserve"> </w:t>
      </w:r>
      <w:r w:rsidR="009A6C5E" w:rsidRPr="00945785">
        <w:rPr>
          <w:rStyle w:val="Heading1Char"/>
          <w:b/>
          <w:bCs/>
          <w:sz w:val="28"/>
          <w:szCs w:val="28"/>
        </w:rPr>
        <w:t>INTRODUCTION</w:t>
      </w:r>
    </w:p>
    <w:p w14:paraId="585C16EA" w14:textId="15D5004E" w:rsidR="009A6C5E" w:rsidRPr="00D143DD" w:rsidRDefault="00AB387C" w:rsidP="00FA2A4D">
      <w:pPr>
        <w:pStyle w:val="Heading2"/>
        <w:rPr>
          <w:sz w:val="28"/>
          <w:szCs w:val="28"/>
        </w:rPr>
      </w:pPr>
      <w:bookmarkStart w:id="2" w:name="_Hlk176910339"/>
      <w:r>
        <w:rPr>
          <w:rStyle w:val="Heading1Char"/>
          <w:b/>
        </w:rPr>
        <w:t xml:space="preserve">1.1 </w:t>
      </w:r>
      <w:r w:rsidR="00945785" w:rsidRPr="00F060CF">
        <w:t xml:space="preserve">Background </w:t>
      </w:r>
      <w:r w:rsidR="00945785">
        <w:t>to</w:t>
      </w:r>
      <w:r w:rsidR="00945785" w:rsidRPr="00F060CF">
        <w:t xml:space="preserve"> </w:t>
      </w:r>
      <w:r w:rsidR="00945785">
        <w:t>t</w:t>
      </w:r>
      <w:r w:rsidR="00945785" w:rsidRPr="00F060CF">
        <w:t>he Study</w:t>
      </w:r>
    </w:p>
    <w:bookmarkEnd w:id="2"/>
    <w:p w14:paraId="62B0317B" w14:textId="2B063FB7" w:rsidR="00D74E51" w:rsidRDefault="00D74E51" w:rsidP="00D74E51">
      <w:pPr>
        <w:spacing w:line="480" w:lineRule="auto"/>
        <w:jc w:val="both"/>
      </w:pPr>
      <w:r>
        <w:t>The study of digitalizing the registration process for an online sports registration platform addresses the growing demand for streamlined, user-friendly, and efficient systems in the sports industry. This study's background involves understanding traditional sports registration methods, identifying their challenges, and recognizing the benefits of digital transformation. Traditionally, sports registrations were conducted through paper forms or in-person sign-ups, which are time-consuming, prone to errors, and require significant administrative effort. These manual methods often lead to inefficiencies such as lost forms, data entry errors, and delays in processing registrations</w:t>
      </w:r>
      <w:r w:rsidR="00796B08">
        <w:t xml:space="preserve"> </w:t>
      </w:r>
      <w:r w:rsidR="00104811">
        <w:fldChar w:fldCharType="begin" w:fldLock="1"/>
      </w:r>
      <w:r w:rsidR="00104811">
        <w:instrText>ADDIN CSL_CITATION {"citationItems":[{"id":"ITEM-1","itemData":{"DOI":"10.54097/2j6xr577","author":[{"dropping-particle":"","family":"Nie","given":"Hengli","non-dropping-particle":"","parse-names":false,"suffix":""}],"container-title":"Frontiers in Computing and Intelligent Systems","id":"ITEM-1","issue":"2","issued":{"date-parts":[["2024"]]},"page":"47-51","title":"Design and Implementation of a Campus Sports Meet Management System","type":"article-journal","volume":"8"},"uris":["http://www.mendeley.com/documents/?uuid=d58db17b-1dc8-4ce2-af43-ef53ee8ba2e2"]}],"mendeley":{"formattedCitation":"(H. Nie, 2024)","plainTextFormattedCitation":"(H. Nie, 2024)","previouslyFormattedCitation":"(H. Nie, 2024)"},"properties":{"noteIndex":0},"schema":"https://github.com/citation-style-language/schema/raw/master/csl-citation.json"}</w:instrText>
      </w:r>
      <w:r w:rsidR="00104811">
        <w:fldChar w:fldCharType="separate"/>
      </w:r>
      <w:r w:rsidR="00104811" w:rsidRPr="00104811">
        <w:rPr>
          <w:noProof/>
        </w:rPr>
        <w:t>(H. Nie, 2024)</w:t>
      </w:r>
      <w:r w:rsidR="00104811">
        <w:fldChar w:fldCharType="end"/>
      </w:r>
      <w:r>
        <w:t>. Additional issues include time-consuming processes, frequent human errors, limited accessibility, storage challenges, and communication delays due to the absence of digital tools</w:t>
      </w:r>
      <w:r w:rsidR="00796B08">
        <w:t xml:space="preserve"> </w:t>
      </w:r>
      <w:r w:rsidR="00104811">
        <w:fldChar w:fldCharType="begin" w:fldLock="1"/>
      </w:r>
      <w:r w:rsidR="00104811">
        <w:instrText>ADDIN CSL_CITATION {"citationItems":[{"id":"ITEM-1","itemData":{"DOI":"10.1109/wacv48630.2021.00198","author":[{"dropping-particle":"","family":"Nie","given":"Xiaohan","non-dropping-particle":"","parse-names":false,"suffix":""},{"dropping-particle":"","family":"Chen","given":"Shixing","non-dropping-particle":"","parse-names":false,"suffix":""},{"dropping-particle":"","family":"Hamid","given":"Raffay","non-dropping-particle":"","parse-names":false,"suffix":""}],"container-title":"2021 IEEE Winter Conference on Applications of Computer Vision (WACV)","id":"ITEM-1","issued":{"date-parts":[["2021"]]},"title":"A Robust and Efficient Framework for Sports-Field Registration","type":"article-journal"},"uris":["http://www.mendeley.com/documents/?uuid=8004b648-76ff-473a-a28a-f90d32a16973"]}],"mendeley":{"formattedCitation":"(X. Nie et al., 2021)","plainTextFormattedCitation":"(X. Nie et al., 2021)","previouslyFormattedCitation":"(X. Nie et al., 2021)"},"properties":{"noteIndex":0},"schema":"https://github.com/citation-style-language/schema/raw/master/csl-citation.json"}</w:instrText>
      </w:r>
      <w:r w:rsidR="00104811">
        <w:fldChar w:fldCharType="separate"/>
      </w:r>
      <w:r w:rsidR="00104811" w:rsidRPr="00104811">
        <w:rPr>
          <w:noProof/>
        </w:rPr>
        <w:t>(X. Nie et al., 2021)</w:t>
      </w:r>
      <w:r w:rsidR="00104811">
        <w:fldChar w:fldCharType="end"/>
      </w:r>
      <w:r>
        <w:t>.</w:t>
      </w:r>
    </w:p>
    <w:p w14:paraId="3A60DF77" w14:textId="3FFC1253" w:rsidR="00D74E51" w:rsidRDefault="008151A8" w:rsidP="00D74E51">
      <w:pPr>
        <w:spacing w:line="480" w:lineRule="auto"/>
        <w:jc w:val="both"/>
      </w:pPr>
      <w:r>
        <w:t>Technological advancements and an increasing reliance on the internet for daily activities drive the shift towards digital registration systems</w:t>
      </w:r>
      <w:r w:rsidR="00796B08">
        <w:t xml:space="preserve">. </w:t>
      </w:r>
      <w:r w:rsidR="00D74E51">
        <w:t>Digital platforms offer numerous benefits, including greater efficiency through automation, reduced manual errors, enhanced accessibility allowing participants to register from anywhere, and improved data management and communication capabilities</w:t>
      </w:r>
      <w:r w:rsidR="00796B08">
        <w:t xml:space="preserve"> </w:t>
      </w:r>
      <w:r w:rsidR="00104811">
        <w:fldChar w:fldCharType="begin" w:fldLock="1"/>
      </w:r>
      <w:r w:rsidR="00104811">
        <w:instrText>ADDIN CSL_CITATION {"citationItems":[{"id":"ITEM-1","itemData":{"DOI":"10.1136/bjsports-2012-091524","author":[{"dropping-particle":"","family":"Clarsen","given":"Benjamin","non-dropping-particle":"","parse-names":false,"suffix":""},{"dropping-particle":"","family":"Myklebust","given":"Grethe","non-dropping-particle":"","parse-names":false,"suffix":""},{"dropping-particle":"","family":"Bahr","given":"Roald","non-dropping-particle":"","parse-names":false,"suffix":""}],"container-title":"British Journal of Sports Medicine","id":"ITEM-1","issue":"8","issued":{"date-parts":[["2012"]]},"page":"495-502","title":"Development and validation of a new method for the registration of overuse injuries in sports injury epidemiology: the Oslo Sports Trauma Research Centre (OSTRC) Overuse Injury Questionnaire","type":"article-journal","volume":"47"},"uris":["http://www.mendeley.com/documents/?uuid=17fdb8bb-cb23-4e63-aded-136d7d7e780f"]}],"mendeley":{"formattedCitation":"(Clarsen et al., 2012)","plainTextFormattedCitation":"(Clarsen et al., 2012)","previouslyFormattedCitation":"(Clarsen et al., 2012)"},"properties":{"noteIndex":0},"schema":"https://github.com/citation-style-language/schema/raw/master/csl-citation.json"}</w:instrText>
      </w:r>
      <w:r w:rsidR="00104811">
        <w:fldChar w:fldCharType="separate"/>
      </w:r>
      <w:r w:rsidR="00104811" w:rsidRPr="00104811">
        <w:rPr>
          <w:noProof/>
        </w:rPr>
        <w:t>(Clarsen et al., 2012)</w:t>
      </w:r>
      <w:r w:rsidR="00104811">
        <w:fldChar w:fldCharType="end"/>
      </w:r>
      <w:r w:rsidR="00796B08">
        <w:t>.</w:t>
      </w:r>
      <w:r w:rsidR="00D74E51">
        <w:t xml:space="preserve"> For instance, digital forms can be completed quickly, and automated systems can validate data to ensure accuracy. This shift not only saves time for both participants and organizers but also facilitates the storage, search, and analysis of data, allowing for better reporting and decision-making.</w:t>
      </w:r>
    </w:p>
    <w:p w14:paraId="3BA27396" w14:textId="52717719" w:rsidR="00D74E51" w:rsidRDefault="00D74E51" w:rsidP="00D74E51">
      <w:pPr>
        <w:spacing w:line="480" w:lineRule="auto"/>
        <w:jc w:val="both"/>
      </w:pPr>
      <w:r>
        <w:t>The benefits of digitalizing sports registration extend beyond efficiency</w:t>
      </w:r>
      <w:r w:rsidR="00634C04">
        <w:t xml:space="preserve"> </w:t>
      </w:r>
      <w:r w:rsidR="00104811">
        <w:fldChar w:fldCharType="begin" w:fldLock="1"/>
      </w:r>
      <w:r w:rsidR="008151A8">
        <w:instrText>ADDIN CSL_CITATION {"citationItems":[{"id":"ITEM-1","itemData":{"DOI":"10.1109/icip46576.2022.9897170","author":[{"dropping-particle":"","family":"Jacquelin","given":"Nicolas","non-dropping-particle":"","parse-names":false,"suffix":""},{"dropping-particle":"","family":"Vuillemot","given":"Romain","non-dropping-particle":"","parse-names":false,"suffix":""},{"dropping-particle":"","family":"Duffner","given":"Stefan","non-dropping-particle":"","parse-names":false,"suffix":""}],"container-title":"2022 IEEE International Conference on Image Processing (ICIP)","id":"ITEM-1","issued":{"date-parts":[["2022"]]},"title":"Efficient One-Shot Sports Field Image Registration with Arbitrary Keypoint Segmentation","type":"article-journal"},"uris":["http://www.mendeley.com/documents/?uuid=4b26338c-8b18-4087-8173-a9843db9d0cc"]}],"mendeley":{"formattedCitation":"(Jacquelin et al., 2022)","plainTextFormattedCitation":"(Jacquelin et al., 2022)","previouslyFormattedCitation":"(Jacquelin et al., 2022)"},"properties":{"noteIndex":0},"schema":"https://github.com/citation-style-language/schema/raw/master/csl-citation.json"}</w:instrText>
      </w:r>
      <w:r w:rsidR="00104811">
        <w:fldChar w:fldCharType="separate"/>
      </w:r>
      <w:r w:rsidR="00104811" w:rsidRPr="00104811">
        <w:rPr>
          <w:noProof/>
        </w:rPr>
        <w:t>(Jacquelin et al., 2022)</w:t>
      </w:r>
      <w:r w:rsidR="00104811">
        <w:fldChar w:fldCharType="end"/>
      </w:r>
      <w:r>
        <w:t xml:space="preserve">. A well-designed digital platform enhances the user experience by providing </w:t>
      </w:r>
      <w:r>
        <w:lastRenderedPageBreak/>
        <w:t>a user-friendly interface, which encourages greater participation and satisfaction. Digital platforms also result in cost savings by reducing the need for paper, printing, and administrative overhead. Moreover, they offer scalability to accommodate a large number of registrations without significantly increasing resources and provide enhanced security features to protect personal data. Aligning with broader trends in digital transformation across various industries, digital registration systems address the inefficiencies and limitations of traditional methods, enhancing the overall experience for participants and administrators.</w:t>
      </w:r>
    </w:p>
    <w:p w14:paraId="16DE958D" w14:textId="6400204D" w:rsidR="00C6656B" w:rsidRDefault="00D74E51" w:rsidP="00D74E51">
      <w:pPr>
        <w:spacing w:line="480" w:lineRule="auto"/>
        <w:jc w:val="both"/>
      </w:pPr>
      <w:r>
        <w:t>This study aims to explore these benefits, assess technological requirements, and provide insights into best practices for implementing an effective online sports registration platform. Digitalizing the registration process involves transforming traditional paper-based or manual methods into a streamlined, automated digital system, thus improving efficiency, accuracy, and user experience. Key aspects include platform development with user-friendly interfaces, mobile responsiveness, digital registration forms, account management capabilities, and event listings.</w:t>
      </w:r>
    </w:p>
    <w:p w14:paraId="19C57FB6" w14:textId="2717B239" w:rsidR="00D74E51" w:rsidRDefault="00D74E51" w:rsidP="00D74E51">
      <w:pPr>
        <w:spacing w:line="480" w:lineRule="auto"/>
        <w:jc w:val="both"/>
      </w:pPr>
      <w:r>
        <w:t>Integration with other systems is also crucial, including secure payment gateways, robust database management, and communication tools to keep users informed. Security and privacy measures, such as encryption protocols and multi-factor authentication, are necessary to protect user data</w:t>
      </w:r>
      <w:r w:rsidR="008151A8">
        <w:t xml:space="preserve"> </w:t>
      </w:r>
      <w:r w:rsidR="008151A8">
        <w:fldChar w:fldCharType="begin" w:fldLock="1"/>
      </w:r>
      <w:r w:rsidR="00C768A8">
        <w:instrText>ADDIN CSL_CITATION {"citationItems":[{"id":"ITEM-1","itemData":{"DOI":"10.18572/2070-2175-2024-2-9-11","author":[{"dropping-particle":"","family":"Gilyazetdinova","given":"Gulnara","non-dropping-particle":"","parse-names":false,"suffix":""}],"container-title":"Sports: economics, law, management","id":"ITEM-1","issued":{"date-parts":[["2024","5","23"]]},"page":"9-11","title":"The Correlation Between the Concepts of Cyber Sports, Computer Sports, Electronic Sports, Distance Sports, Online Sports, Digital Sports","type":"article-journal"},"uris":["http://www.mendeley.com/documents/?uuid=981a576c-3ed2-4e04-bc67-13e663f65ac7"]}],"mendeley":{"formattedCitation":"(Gilyazetdinova, 2024)","plainTextFormattedCitation":"(Gilyazetdinova, 2024)","previouslyFormattedCitation":"(Gilyazetdinova, 2024)"},"properties":{"noteIndex":0},"schema":"https://github.com/citation-style-language/schema/raw/master/csl-citation.json"}</w:instrText>
      </w:r>
      <w:r w:rsidR="008151A8">
        <w:fldChar w:fldCharType="separate"/>
      </w:r>
      <w:r w:rsidR="008151A8" w:rsidRPr="008151A8">
        <w:rPr>
          <w:noProof/>
        </w:rPr>
        <w:t>(Gilyazetdinova, 2024)</w:t>
      </w:r>
      <w:r w:rsidR="008151A8">
        <w:fldChar w:fldCharType="end"/>
      </w:r>
      <w:r>
        <w:t xml:space="preserve">. Compliance with legal and regulatory requirements, user support, </w:t>
      </w:r>
      <w:r w:rsidR="008151A8">
        <w:t>feedback mechanisms, and data analytics to monitor and enhance performance</w:t>
      </w:r>
      <w:r>
        <w:t xml:space="preserve"> are also essential components. Additionally, marketing and outreach strategies, such as integration with social media, email campaigns, and SEO, are vital for promoting the platform and attracting more users.</w:t>
      </w:r>
    </w:p>
    <w:p w14:paraId="73A2D3D0" w14:textId="48C11F71" w:rsidR="00D74E51" w:rsidRPr="00F060CF" w:rsidRDefault="00D74E51" w:rsidP="00D74E51">
      <w:pPr>
        <w:spacing w:line="480" w:lineRule="auto"/>
        <w:jc w:val="both"/>
      </w:pPr>
      <w:r>
        <w:lastRenderedPageBreak/>
        <w:t>Digitalizing the registration process for an online sports platform requires a multi-faceted approach that focuses on user experience, system integration, security, continuous improvement, and effective communication. By leveraging modern technologies, such platforms can significantly enhance efficiency, accuracy, and overall user satisfaction.</w:t>
      </w:r>
    </w:p>
    <w:p w14:paraId="0DA16F8C" w14:textId="67697409" w:rsidR="000F60A1" w:rsidRPr="00943870" w:rsidRDefault="000F60A1" w:rsidP="00FA2A4D">
      <w:pPr>
        <w:pStyle w:val="Heading2"/>
      </w:pPr>
      <w:r w:rsidRPr="00943870">
        <w:t>1.</w:t>
      </w:r>
      <w:r w:rsidR="009E5576" w:rsidRPr="00943870">
        <w:t>2</w:t>
      </w:r>
      <w:r w:rsidRPr="00943870">
        <w:t xml:space="preserve"> </w:t>
      </w:r>
      <w:r w:rsidR="00945785" w:rsidRPr="00943870">
        <w:t>Motivation of the Study</w:t>
      </w:r>
    </w:p>
    <w:p w14:paraId="15C2E323" w14:textId="4190FE12" w:rsidR="006A293E" w:rsidRDefault="009A6C5E" w:rsidP="006A293E">
      <w:pPr>
        <w:spacing w:line="480" w:lineRule="auto"/>
        <w:jc w:val="both"/>
      </w:pPr>
      <w:r w:rsidRPr="00F060CF">
        <w:t xml:space="preserve">The </w:t>
      </w:r>
      <w:proofErr w:type="spellStart"/>
      <w:r w:rsidR="006A293E">
        <w:t>The</w:t>
      </w:r>
      <w:proofErr w:type="spellEnd"/>
      <w:r w:rsidR="006A293E">
        <w:t xml:space="preserve"> motivation for digitalizing the registration process for an online sports platform in Nigeria stems from the need to enhance visibility, efficiency, and overall effectiveness in sports management. Despite sports’ significant benefits to health and community well-being, they lack the recognition and support given to academics. Digitalization addresses this gap by providing a more accessible platform for athletes to showcase their talents and gain recognition, fostering growth in the sports sector.</w:t>
      </w:r>
    </w:p>
    <w:p w14:paraId="70008462" w14:textId="197F3E98" w:rsidR="006A293E" w:rsidRDefault="006A293E" w:rsidP="006A293E">
      <w:pPr>
        <w:spacing w:line="480" w:lineRule="auto"/>
        <w:jc w:val="both"/>
      </w:pPr>
      <w:r>
        <w:t>Digitalizing the registration process offers a streamlined, efficient system that reduces the time and effort required for both administrators and participants. Automated processes such as data entry, validation, and record-keeping minimize errors and improve data accuracy, making the registration experience smoother and less prone to delays. This efficiency extends to improved communication with users, who receive instant notifications and updates, enhancing overall engagement and satisfaction.</w:t>
      </w:r>
    </w:p>
    <w:p w14:paraId="5BD10172" w14:textId="3B53D0D5" w:rsidR="006A293E" w:rsidRDefault="006A293E" w:rsidP="006A293E">
      <w:pPr>
        <w:spacing w:line="480" w:lineRule="auto"/>
        <w:jc w:val="both"/>
      </w:pPr>
      <w:r>
        <w:t>The digital platform also brings cost savings by reducing reliance on paper, cutting down administrative overhead, and minimizing physical storage needs. It supports sustainability goals by lowering the carbon footprint associated with organizing and running sports events. Moreover, a well-designed digital system enhances security by protecting personal and financial data, building trust with users, and ensuring compliance with data protection regulations.</w:t>
      </w:r>
    </w:p>
    <w:p w14:paraId="0E0A1FF7" w14:textId="709911FB" w:rsidR="006A293E" w:rsidRDefault="006A293E" w:rsidP="006A293E">
      <w:pPr>
        <w:spacing w:line="480" w:lineRule="auto"/>
        <w:jc w:val="both"/>
      </w:pPr>
      <w:r>
        <w:lastRenderedPageBreak/>
        <w:t>Accessibility is another crucial factor, as digital platforms can be designed to accommodate diverse user needs, including those with disabilities. Features like mobile-friendly interfaces and compatibility with assistive technologies make the platform more inclusive. Additionally, the integration of digital systems with payment gateways, scheduling tools, and communication platforms creates a seamless user experience, simplifying the registration process and enabling efficient management of events and participants.</w:t>
      </w:r>
    </w:p>
    <w:p w14:paraId="172C6B75" w14:textId="0C213273" w:rsidR="004C243E" w:rsidRDefault="006A293E" w:rsidP="006A293E">
      <w:pPr>
        <w:spacing w:line="480" w:lineRule="auto"/>
        <w:jc w:val="both"/>
      </w:pPr>
      <w:r>
        <w:t>The study of digitalizing sports registration is motivated by the desire to provide a more effective, user-friendly, and inclusive platform that improves visibility, reduces costs, ensures data security, and supports the sustainable growth of sports in Nigeria.</w:t>
      </w:r>
    </w:p>
    <w:p w14:paraId="25344CB1" w14:textId="39EC8186" w:rsidR="009E5576" w:rsidRPr="00F060CF" w:rsidRDefault="00945785" w:rsidP="00FA2A4D">
      <w:pPr>
        <w:pStyle w:val="Heading2"/>
      </w:pPr>
      <w:r w:rsidRPr="00F060CF">
        <w:t xml:space="preserve">1.3 Statement </w:t>
      </w:r>
      <w:r>
        <w:t>o</w:t>
      </w:r>
      <w:r w:rsidRPr="00F060CF">
        <w:t xml:space="preserve">f Problem </w:t>
      </w:r>
    </w:p>
    <w:p w14:paraId="68FC90FE" w14:textId="2C2664E1" w:rsidR="00045EB0" w:rsidRDefault="00045EB0" w:rsidP="00045EB0">
      <w:pPr>
        <w:spacing w:line="480" w:lineRule="auto"/>
        <w:jc w:val="both"/>
      </w:pPr>
      <w:r>
        <w:t>Sports in Nigeria play a crucial role in promoting health and well-being, yet they lack visibility compared to academics. Many talented athletes struggle to gain recognition due to limited exposure and outdated registration processes. The current methods, often involving paper forms or outdated online systems, are cumbersome, time-consuming, and prone to errors. These manual processes create significant administrative burdens, delays in processing, and frequent data entry mistakes, complicating participant management, communication, and event coordination.</w:t>
      </w:r>
    </w:p>
    <w:p w14:paraId="64950668" w14:textId="271D5A85" w:rsidR="00045EB0" w:rsidRDefault="00045EB0" w:rsidP="00045EB0">
      <w:pPr>
        <w:spacing w:line="480" w:lineRule="auto"/>
        <w:jc w:val="both"/>
      </w:pPr>
      <w:r>
        <w:t xml:space="preserve">The lack of a streamlined registration process reduces accessibility for participants and leads to frustration, lower registration rates, and inefficiencies in managing events. Furthermore, as the number of participants increases, these manual systems are unable to handle the volume, resulting in further errors and operational challenges. </w:t>
      </w:r>
    </w:p>
    <w:p w14:paraId="5982F4C9" w14:textId="118CBDA5" w:rsidR="00045EB0" w:rsidRDefault="00045EB0" w:rsidP="008950F3">
      <w:pPr>
        <w:spacing w:line="480" w:lineRule="auto"/>
        <w:jc w:val="both"/>
      </w:pPr>
      <w:r>
        <w:t xml:space="preserve">To address these issues, there is a need to digitalize the registration process for sports platforms in Nigeria. By implementing a modern, online registration system, the process can become more accessible, efficient, and reliable, enhancing user experience, </w:t>
      </w:r>
      <w:r>
        <w:lastRenderedPageBreak/>
        <w:t>ensuring data accuracy, and improving overall operational efficiency for both participants and administrators.</w:t>
      </w:r>
    </w:p>
    <w:p w14:paraId="536E3F0C" w14:textId="09E702AF" w:rsidR="009F63E0" w:rsidRPr="0063311C" w:rsidRDefault="005C5B2D" w:rsidP="00FA2A4D">
      <w:pPr>
        <w:pStyle w:val="Heading2"/>
      </w:pPr>
      <w:r w:rsidRPr="0063311C">
        <w:t>1.</w:t>
      </w:r>
      <w:r w:rsidR="009E5576" w:rsidRPr="0063311C">
        <w:t>4</w:t>
      </w:r>
      <w:r w:rsidRPr="0063311C">
        <w:t xml:space="preserve"> </w:t>
      </w:r>
      <w:r w:rsidR="000C2043" w:rsidRPr="0063311C">
        <w:t>Aim and Objectives of Study</w:t>
      </w:r>
    </w:p>
    <w:p w14:paraId="039E9562" w14:textId="46503F46" w:rsidR="009F63E0" w:rsidRPr="00F060CF" w:rsidRDefault="0063311C" w:rsidP="008950F3">
      <w:pPr>
        <w:spacing w:line="480" w:lineRule="auto"/>
        <w:jc w:val="both"/>
      </w:pPr>
      <w:r>
        <w:t>This project aims</w:t>
      </w:r>
      <w:r w:rsidR="00FF3A19" w:rsidRPr="00F060CF">
        <w:t xml:space="preserve"> to design a digital/online </w:t>
      </w:r>
      <w:r w:rsidR="000C2043">
        <w:t>sports</w:t>
      </w:r>
      <w:r w:rsidR="00FF3A19" w:rsidRPr="00F060CF">
        <w:t xml:space="preserve"> registration platform for young aspiring athletes</w:t>
      </w:r>
      <w:r>
        <w:t xml:space="preserve">. </w:t>
      </w:r>
      <w:r w:rsidR="000C2043">
        <w:t>The objectives of this study include:</w:t>
      </w:r>
    </w:p>
    <w:p w14:paraId="00EA94D7" w14:textId="6DDB58FA" w:rsidR="000C2043" w:rsidRDefault="00B35CF9" w:rsidP="000C2043">
      <w:pPr>
        <w:pStyle w:val="ListParagraph"/>
        <w:numPr>
          <w:ilvl w:val="0"/>
          <w:numId w:val="16"/>
        </w:numPr>
        <w:spacing w:line="480" w:lineRule="auto"/>
        <w:jc w:val="both"/>
      </w:pPr>
      <w:r>
        <w:rPr>
          <w:bCs/>
        </w:rPr>
        <w:t>To d</w:t>
      </w:r>
      <w:r w:rsidR="009A6C5E" w:rsidRPr="000C2043">
        <w:rPr>
          <w:bCs/>
        </w:rPr>
        <w:t>e</w:t>
      </w:r>
      <w:r w:rsidR="00FF3A19" w:rsidRPr="000C2043">
        <w:rPr>
          <w:bCs/>
        </w:rPr>
        <w:t>sign</w:t>
      </w:r>
      <w:r>
        <w:rPr>
          <w:bCs/>
        </w:rPr>
        <w:t xml:space="preserve"> and develop</w:t>
      </w:r>
      <w:r w:rsidR="009A6C5E" w:rsidRPr="000C2043">
        <w:rPr>
          <w:bCs/>
        </w:rPr>
        <w:t xml:space="preserve"> a</w:t>
      </w:r>
      <w:r w:rsidR="000C2043">
        <w:rPr>
          <w:bCs/>
        </w:rPr>
        <w:t xml:space="preserve">n </w:t>
      </w:r>
      <w:r w:rsidR="000C2043" w:rsidRPr="00F060CF">
        <w:t>intuitive and responsive</w:t>
      </w:r>
      <w:r w:rsidR="009A6C5E" w:rsidRPr="000C2043">
        <w:rPr>
          <w:bCs/>
        </w:rPr>
        <w:t xml:space="preserve"> </w:t>
      </w:r>
      <w:r w:rsidR="000C2043">
        <w:rPr>
          <w:bCs/>
        </w:rPr>
        <w:t>u</w:t>
      </w:r>
      <w:r w:rsidR="009A6C5E" w:rsidRPr="000C2043">
        <w:rPr>
          <w:bCs/>
        </w:rPr>
        <w:t>ser-</w:t>
      </w:r>
      <w:r w:rsidR="000C2043">
        <w:rPr>
          <w:bCs/>
        </w:rPr>
        <w:t>f</w:t>
      </w:r>
      <w:r w:rsidR="009A6C5E" w:rsidRPr="000C2043">
        <w:rPr>
          <w:bCs/>
        </w:rPr>
        <w:t xml:space="preserve">riendly </w:t>
      </w:r>
      <w:r w:rsidR="000C2043">
        <w:rPr>
          <w:bCs/>
        </w:rPr>
        <w:t>i</w:t>
      </w:r>
      <w:r w:rsidR="009A6C5E" w:rsidRPr="000C2043">
        <w:rPr>
          <w:bCs/>
        </w:rPr>
        <w:t>nterface</w:t>
      </w:r>
      <w:r w:rsidR="000C2043">
        <w:rPr>
          <w:bCs/>
        </w:rPr>
        <w:t xml:space="preserve"> </w:t>
      </w:r>
      <w:r w:rsidR="009A6C5E" w:rsidRPr="00F060CF">
        <w:t xml:space="preserve">for the registration </w:t>
      </w:r>
      <w:r w:rsidR="005A67A1" w:rsidRPr="00F060CF">
        <w:t xml:space="preserve">platform. </w:t>
      </w:r>
    </w:p>
    <w:p w14:paraId="73A2B203" w14:textId="44D101ED" w:rsidR="009A6C5E" w:rsidRDefault="00C50D87" w:rsidP="000C2043">
      <w:pPr>
        <w:pStyle w:val="ListParagraph"/>
        <w:numPr>
          <w:ilvl w:val="0"/>
          <w:numId w:val="16"/>
        </w:numPr>
        <w:spacing w:line="480" w:lineRule="auto"/>
        <w:jc w:val="both"/>
      </w:pPr>
      <w:r>
        <w:t xml:space="preserve">To </w:t>
      </w:r>
      <w:r w:rsidR="00B35CF9">
        <w:t>i</w:t>
      </w:r>
      <w:r w:rsidR="00B35CF9" w:rsidRPr="00B35CF9">
        <w:t>ncorporate guided steps, support features, and automated processes</w:t>
      </w:r>
      <w:r w:rsidR="00B35CF9">
        <w:t xml:space="preserve"> </w:t>
      </w:r>
      <w:r w:rsidR="00B35CF9" w:rsidRPr="00B35CF9">
        <w:t>to enhance user experience and streamline the registration process.</w:t>
      </w:r>
    </w:p>
    <w:p w14:paraId="045B992F" w14:textId="63B9503D" w:rsidR="00C50D87" w:rsidRPr="00F060CF" w:rsidRDefault="00C50D87" w:rsidP="000C2043">
      <w:pPr>
        <w:pStyle w:val="ListParagraph"/>
        <w:numPr>
          <w:ilvl w:val="0"/>
          <w:numId w:val="16"/>
        </w:numPr>
        <w:spacing w:line="480" w:lineRule="auto"/>
        <w:jc w:val="both"/>
      </w:pPr>
      <w:r>
        <w:t xml:space="preserve">To test and validate system </w:t>
      </w:r>
      <w:r w:rsidR="00B43692">
        <w:t>performance</w:t>
      </w:r>
      <w:r>
        <w:t xml:space="preserve"> </w:t>
      </w:r>
      <w:r w:rsidR="00B43692" w:rsidRPr="00B43692">
        <w:t>to ensure the platform meets functional requirements</w:t>
      </w:r>
      <w:r>
        <w:t>.</w:t>
      </w:r>
    </w:p>
    <w:p w14:paraId="1C73D770" w14:textId="536FA5CB" w:rsidR="004E481C" w:rsidRPr="00F060CF" w:rsidRDefault="00B43692" w:rsidP="00FA2A4D">
      <w:pPr>
        <w:pStyle w:val="Heading2"/>
      </w:pPr>
      <w:r w:rsidRPr="00F060CF">
        <w:t xml:space="preserve">1.5 Significance </w:t>
      </w:r>
      <w:r>
        <w:t>o</w:t>
      </w:r>
      <w:r w:rsidRPr="00F060CF">
        <w:t xml:space="preserve">f </w:t>
      </w:r>
      <w:r>
        <w:t>t</w:t>
      </w:r>
      <w:r w:rsidRPr="00F060CF">
        <w:t>he Study</w:t>
      </w:r>
    </w:p>
    <w:p w14:paraId="3F10F463" w14:textId="2C89FB30" w:rsidR="00387AAA" w:rsidRDefault="00387AAA" w:rsidP="00387AAA">
      <w:pPr>
        <w:spacing w:line="480" w:lineRule="auto"/>
        <w:jc w:val="both"/>
      </w:pPr>
      <w:r>
        <w:t>This study addresses a key challenge in Nigeria's poverty by creating a digital sports registration platform that provides visibility and opportunities for less privileged athletes to showcase their talents. Digitalizing the registration process enhances efficiency, accessibility, and user experience, offering 24/7 availability and broad geographical reach. Automated processes for data entry, verification, and payments reduce administrative burdens, minimize errors, and lower operational costs.</w:t>
      </w:r>
    </w:p>
    <w:p w14:paraId="24FE13A1" w14:textId="7BA838AB" w:rsidR="00387AAA" w:rsidRDefault="00387AAA" w:rsidP="00387AAA">
      <w:pPr>
        <w:spacing w:line="480" w:lineRule="auto"/>
        <w:jc w:val="both"/>
      </w:pPr>
      <w:r>
        <w:t>The platform's user-friendly interface, instant registration confirmation, and secure data management improve satisfaction and trust. It is scalable, adaptable to changing needs, and supports sustainability by reducing paper usage. Real-time analytics provide insights into user behavior, aiding event planning and marketing strategies. Seamless integration with other systems and automated notifications further enhance</w:t>
      </w:r>
      <w:r w:rsidR="008A221D">
        <w:t>s</w:t>
      </w:r>
      <w:r>
        <w:t xml:space="preserve"> engagement and communication.</w:t>
      </w:r>
    </w:p>
    <w:p w14:paraId="78DFBBBA" w14:textId="77777777" w:rsidR="00387AAA" w:rsidRDefault="00387AAA" w:rsidP="00387AAA">
      <w:pPr>
        <w:spacing w:line="480" w:lineRule="auto"/>
        <w:jc w:val="both"/>
      </w:pPr>
      <w:r>
        <w:lastRenderedPageBreak/>
        <w:t>Finally, the digital platform aims to increase operational efficiency, reduce costs, and provide a superior experience for athletes and organizers, fostering greater participation and satisfaction.</w:t>
      </w:r>
    </w:p>
    <w:p w14:paraId="05BE9B78" w14:textId="7B800228" w:rsidR="009F63E0" w:rsidRPr="00F060CF" w:rsidRDefault="00B43692" w:rsidP="00FA2A4D">
      <w:pPr>
        <w:pStyle w:val="Heading2"/>
      </w:pPr>
      <w:r w:rsidRPr="00F060CF">
        <w:t xml:space="preserve">1.6 Scope </w:t>
      </w:r>
      <w:r>
        <w:t>a</w:t>
      </w:r>
      <w:r w:rsidRPr="00F060CF">
        <w:t xml:space="preserve">nd Limitations </w:t>
      </w:r>
      <w:r>
        <w:t>o</w:t>
      </w:r>
      <w:r w:rsidRPr="00F060CF">
        <w:t xml:space="preserve">f </w:t>
      </w:r>
      <w:r>
        <w:t>t</w:t>
      </w:r>
      <w:r w:rsidRPr="00F060CF">
        <w:t>he Study</w:t>
      </w:r>
    </w:p>
    <w:p w14:paraId="45012C32" w14:textId="6BECCD01" w:rsidR="00980CBC" w:rsidRDefault="00980CBC" w:rsidP="00980CBC">
      <w:pPr>
        <w:spacing w:line="480" w:lineRule="auto"/>
        <w:jc w:val="both"/>
      </w:pPr>
      <w:r>
        <w:t>The scope of digitalizing the registration process for an online sports platform includes numerous benefits that enhance efficiency, convenience, and overall user experience. The platform provides 24/7 accessibility, allowing users to register for sports activities at any time, which offers flexibility and convenience. Automated processes help to reduce manual effort, minimize human error, and streamline the registration process, making it faster and more efficient. Centralized data storage facilitates easy access and management of registration information, enabling organizations to analyze data for improved services, track participation trends, and make informed decisions. A well-designed digital platform can offer an intuitive, user-friendly interface that enhances user experience, reduces administrative costs associated with paper-based processes, and improves communication through automated notifications and reminders.</w:t>
      </w:r>
    </w:p>
    <w:p w14:paraId="56BD3277" w14:textId="11EAA8F6" w:rsidR="00980CBC" w:rsidRDefault="00980CBC" w:rsidP="00980CBC">
      <w:pPr>
        <w:spacing w:line="480" w:lineRule="auto"/>
        <w:jc w:val="both"/>
      </w:pPr>
      <w:r>
        <w:t>However, there are limitations to consider. The digital divide remains a significant concern, as not all users may have access to or be comfortable with digital platforms, potentially excluding some participants. Ensuring that the platform is user-friendly for all demographics can be challenging. Additionally, the platform requires continuous maintenance and updates to remain functional and secure, which demands ongoing investment. Developing and implementing a digital registration platform involves high initial costs, and there are complexities related to regulatory compliance, such as adhering to data privacy regulations like GDPR and CCPA. Security risks, including potential data breaches and cybersecurity threats, necessitate robust security measures to protect user information.</w:t>
      </w:r>
    </w:p>
    <w:p w14:paraId="24BD3002" w14:textId="19DED6A1" w:rsidR="00D503E5" w:rsidRPr="00F060CF" w:rsidRDefault="00980CBC" w:rsidP="00980CBC">
      <w:pPr>
        <w:spacing w:line="480" w:lineRule="auto"/>
        <w:jc w:val="both"/>
      </w:pPr>
      <w:r>
        <w:lastRenderedPageBreak/>
        <w:t>Moreover, user adaptation can be a barrier, as some users and administrators may need time and training to familiarize themselves with the new system, and there may be resistance to transitioning from traditional registration methods to digital platforms. Integration with existing systems can present further challenges, including compatibility issues with payment gateways or databases and complexities involved in data migration from old systems to the new digital platform.</w:t>
      </w:r>
      <w:r w:rsidR="009A6C5E" w:rsidRPr="00F060CF">
        <w:t xml:space="preserve"> </w:t>
      </w:r>
    </w:p>
    <w:p w14:paraId="38C90E55" w14:textId="6D21F3F3" w:rsidR="00E434E3" w:rsidRPr="00F060CF" w:rsidRDefault="00C53E71" w:rsidP="00FA2A4D">
      <w:pPr>
        <w:pStyle w:val="Heading2"/>
      </w:pPr>
      <w:r w:rsidRPr="00F060CF">
        <w:t xml:space="preserve">1.7 </w:t>
      </w:r>
      <w:r>
        <w:t>O</w:t>
      </w:r>
      <w:r w:rsidRPr="00F060CF">
        <w:t xml:space="preserve">rganisation of the </w:t>
      </w:r>
      <w:r>
        <w:t>S</w:t>
      </w:r>
      <w:r w:rsidRPr="00F060CF">
        <w:t>tudy</w:t>
      </w:r>
    </w:p>
    <w:p w14:paraId="40B3D461" w14:textId="6717BEF9" w:rsidR="00490C05" w:rsidRPr="00F060CF" w:rsidRDefault="0067573A" w:rsidP="003E27C6">
      <w:pPr>
        <w:spacing w:line="480" w:lineRule="auto"/>
        <w:jc w:val="both"/>
      </w:pPr>
      <w:r>
        <w:t>Chapter</w:t>
      </w:r>
      <w:r w:rsidR="00866E49">
        <w:t xml:space="preserve"> one introduces the background and aim of the study, setting a ground to understand the focus of the project. In chapter two, </w:t>
      </w:r>
      <w:r w:rsidR="00866E49" w:rsidRPr="00523111">
        <w:t>a review of significant literature that provides a foundational understanding of the topic, along with an analysis of related papers</w:t>
      </w:r>
      <w:r w:rsidR="00866E49">
        <w:t xml:space="preserve"> were presented</w:t>
      </w:r>
      <w:r w:rsidR="00866E49" w:rsidRPr="00523111">
        <w:t xml:space="preserve">. </w:t>
      </w:r>
      <w:r w:rsidR="00866E49">
        <w:t>Chapter</w:t>
      </w:r>
      <w:r w:rsidR="00866E49" w:rsidRPr="00523111">
        <w:t xml:space="preserve"> </w:t>
      </w:r>
      <w:r w:rsidR="00866E49">
        <w:t>t</w:t>
      </w:r>
      <w:r w:rsidR="00866E49" w:rsidRPr="00523111">
        <w:t xml:space="preserve">hree provides a detailed explanation of the methodology employed in </w:t>
      </w:r>
      <w:r w:rsidR="00D426EC">
        <w:t>achieving the proposed platform</w:t>
      </w:r>
      <w:r w:rsidR="00866E49" w:rsidRPr="00523111">
        <w:t xml:space="preserve">. This part outlines the approaches and techniques used, offering insight into the research design and execution. In </w:t>
      </w:r>
      <w:r w:rsidR="00D426EC">
        <w:t>Chapter</w:t>
      </w:r>
      <w:r w:rsidR="00866E49" w:rsidRPr="00523111">
        <w:t xml:space="preserve"> Four, the results and discussions are examined, including an analysis of </w:t>
      </w:r>
      <w:r w:rsidR="00B9122E">
        <w:t>system</w:t>
      </w:r>
      <w:r w:rsidR="00866E49" w:rsidRPr="00523111">
        <w:t xml:space="preserve"> performance. This section delves into the outcomes of the study, evaluating the effectiveness and accuracy of the </w:t>
      </w:r>
      <w:r w:rsidR="00B9122E">
        <w:t>designed athlete registration platform</w:t>
      </w:r>
      <w:r w:rsidR="00866E49" w:rsidRPr="00523111">
        <w:t xml:space="preserve">. Finally, </w:t>
      </w:r>
      <w:r w:rsidR="00866E49">
        <w:t>Chapter</w:t>
      </w:r>
      <w:r w:rsidR="00866E49" w:rsidRPr="00523111">
        <w:t xml:space="preserve"> Five concludes with a summary of the findings and </w:t>
      </w:r>
      <w:r w:rsidR="003E27C6">
        <w:t xml:space="preserve">provides </w:t>
      </w:r>
      <w:r w:rsidR="00B9122E">
        <w:t>recommendations</w:t>
      </w:r>
      <w:r w:rsidR="00B9122E" w:rsidRPr="00523111">
        <w:t xml:space="preserve"> </w:t>
      </w:r>
      <w:r w:rsidR="00866E49" w:rsidRPr="00523111">
        <w:t>suggesti</w:t>
      </w:r>
      <w:r w:rsidR="003E27C6">
        <w:t>ng area of improvement</w:t>
      </w:r>
      <w:r w:rsidR="00866E49" w:rsidRPr="00523111">
        <w:t xml:space="preserve"> in future </w:t>
      </w:r>
      <w:r w:rsidR="00B9122E">
        <w:t>digital registration platforms.</w:t>
      </w:r>
      <w:r w:rsidR="00866E49" w:rsidRPr="00523111">
        <w:t xml:space="preserve"> </w:t>
      </w:r>
    </w:p>
    <w:p w14:paraId="4DE76F65" w14:textId="77777777" w:rsidR="00490C05" w:rsidRPr="00F060CF" w:rsidRDefault="00490C05" w:rsidP="008950F3">
      <w:pPr>
        <w:spacing w:after="200" w:line="480" w:lineRule="auto"/>
      </w:pPr>
      <w:r w:rsidRPr="00F060CF">
        <w:br w:type="page"/>
      </w:r>
    </w:p>
    <w:p w14:paraId="0043EF10" w14:textId="77777777" w:rsidR="006A6183" w:rsidRDefault="00490C05" w:rsidP="00A9719A">
      <w:pPr>
        <w:pStyle w:val="Heading1"/>
        <w:jc w:val="center"/>
      </w:pPr>
      <w:r w:rsidRPr="00F060CF">
        <w:lastRenderedPageBreak/>
        <w:t>CHAPTER TWO</w:t>
      </w:r>
    </w:p>
    <w:p w14:paraId="77CCA57F" w14:textId="5278D303" w:rsidR="00490C05" w:rsidRPr="00F060CF" w:rsidRDefault="00490C05" w:rsidP="00A9719A">
      <w:pPr>
        <w:pStyle w:val="Heading1"/>
        <w:jc w:val="center"/>
      </w:pPr>
      <w:r w:rsidRPr="00F060CF">
        <w:t>2.0</w:t>
      </w:r>
      <w:r w:rsidR="006A6183">
        <w:t xml:space="preserve"> </w:t>
      </w:r>
      <w:r w:rsidRPr="00F060CF">
        <w:t>LITERATURE REVIEW</w:t>
      </w:r>
    </w:p>
    <w:p w14:paraId="4CDCA074" w14:textId="52D27405" w:rsidR="006A6183" w:rsidRPr="006A6183" w:rsidRDefault="006A6183" w:rsidP="00A9719A">
      <w:pPr>
        <w:pStyle w:val="Heading1"/>
      </w:pPr>
      <w:r>
        <w:t xml:space="preserve">2.1 </w:t>
      </w:r>
      <w:r w:rsidR="003E27C6">
        <w:t>Overview</w:t>
      </w:r>
    </w:p>
    <w:p w14:paraId="00A0A922" w14:textId="1DE7CDDC" w:rsidR="00B93973" w:rsidRPr="00F060CF" w:rsidRDefault="00B93973" w:rsidP="008950F3">
      <w:pPr>
        <w:spacing w:line="480" w:lineRule="auto"/>
        <w:jc w:val="both"/>
      </w:pPr>
      <w:r w:rsidRPr="00B93973">
        <w:t>The development of online sports registration platforms has revolutionized the way sports organizations manage events, participants, and operations. These platforms offer streamlined, efficient, and user-friendly approaches to handling registrations, payments, scheduling, and communication. This literature review explores existing research on online sports registration platforms, focusing on their benefits, challenges, technological features, and impact on sports management within the context of developing countries, particularly Nigeria.</w:t>
      </w:r>
      <w:r>
        <w:t xml:space="preserve"> And finally, the related works on digital registration platforms were explored.</w:t>
      </w:r>
    </w:p>
    <w:p w14:paraId="14D8F41C" w14:textId="5D65CDF6" w:rsidR="00371ECA" w:rsidRPr="00F060CF" w:rsidRDefault="007460B3" w:rsidP="008950F3">
      <w:pPr>
        <w:spacing w:line="480" w:lineRule="auto"/>
        <w:jc w:val="both"/>
        <w:rPr>
          <w:b/>
          <w:bCs/>
        </w:rPr>
      </w:pPr>
      <w:r w:rsidRPr="00F060CF">
        <w:rPr>
          <w:b/>
          <w:bCs/>
        </w:rPr>
        <w:t>2.</w:t>
      </w:r>
      <w:r w:rsidR="006A6183">
        <w:rPr>
          <w:b/>
          <w:bCs/>
        </w:rPr>
        <w:t>2 Background of Study to</w:t>
      </w:r>
      <w:r w:rsidRPr="00F060CF">
        <w:rPr>
          <w:b/>
          <w:bCs/>
        </w:rPr>
        <w:t xml:space="preserve"> Digitalization in Sports Registration</w:t>
      </w:r>
    </w:p>
    <w:p w14:paraId="1A39395E" w14:textId="3EBA011F" w:rsidR="000D3560" w:rsidRDefault="009B621A" w:rsidP="000D3560">
      <w:pPr>
        <w:spacing w:line="480" w:lineRule="auto"/>
        <w:jc w:val="both"/>
      </w:pPr>
      <w:r>
        <w:t xml:space="preserve">The </w:t>
      </w:r>
      <w:r w:rsidR="000D3560">
        <w:t>digitalization of sports registration processes marks a significant shift from traditional, manual methods to modern, automated systems. Historically, sports registration was managed through cumbersome paper forms and in-person submissions, which presented various challenges, including inefficiencies, high error rates, and time-consuming procedures. Participants often faced delays due to the manual handling of forms, and administrators encountered difficulties in managing and processing large volumes of data.</w:t>
      </w:r>
    </w:p>
    <w:p w14:paraId="49C15CEB" w14:textId="00C9DA02" w:rsidR="000D3560" w:rsidRDefault="000D3560" w:rsidP="000D3560">
      <w:pPr>
        <w:spacing w:line="480" w:lineRule="auto"/>
        <w:jc w:val="both"/>
      </w:pPr>
      <w:r>
        <w:t xml:space="preserve">The introduction of digital platforms has dramatically transformed this landscape. By leveraging advancements in technology—such as the widespread availability of the internet, mobile devices, and secure online payment gateways—sports organizations can now offer a streamlined registration process. Digital systems allow participants to register online from any location, at any time, which not only improves accessibility </w:t>
      </w:r>
      <w:r>
        <w:lastRenderedPageBreak/>
        <w:t>but also significantly reduces administrative burdens. Automated features, such as instant data validation, confirmation emails, and real-time updates on registration status, further enhance the efficiency and accuracy of the process.</w:t>
      </w:r>
    </w:p>
    <w:p w14:paraId="6D1BC349" w14:textId="5ABD26BD" w:rsidR="000D3560" w:rsidRDefault="000D3560" w:rsidP="000D3560">
      <w:pPr>
        <w:spacing w:line="480" w:lineRule="auto"/>
        <w:jc w:val="both"/>
      </w:pPr>
      <w:r>
        <w:t>In developing countries, including Nigeria, the transition to digital registration platforms addresses several longstanding issues associated with traditional methods. These regions often struggle with limited access to reliable internet, low digital literacy, and inadequate infrastructure. Despite these challenges, the increasing penetration of smartphones and internet connectivity has made digital solutions increasingly viable. Digital platforms can alleviate common problems such as manual errors, slow processing times, and limited reach, offering a more inclusive and effective means of managing sports registrations.</w:t>
      </w:r>
    </w:p>
    <w:p w14:paraId="24863541" w14:textId="2583FA5A" w:rsidR="000D3560" w:rsidRDefault="000D3560" w:rsidP="000D3560">
      <w:pPr>
        <w:spacing w:line="480" w:lineRule="auto"/>
        <w:jc w:val="both"/>
      </w:pPr>
      <w:r>
        <w:t>Moreover, digital registration systems provide substantial benefits in data management. They enable the systematic collection, storage, and analysis of participant information, which can be used to track trends, evaluate program effectiveness, and make data-driven decisions. The capacity to handle and analyze large datasets allows sports organizations to better understand participant needs and preferences, leading to more informed decisions about event planning and resource allocation.</w:t>
      </w:r>
    </w:p>
    <w:p w14:paraId="1572430A" w14:textId="0671C8F8" w:rsidR="000D3560" w:rsidRDefault="000D3560" w:rsidP="000D3560">
      <w:pPr>
        <w:spacing w:line="480" w:lineRule="auto"/>
        <w:jc w:val="both"/>
      </w:pPr>
      <w:r>
        <w:t>Despite the advantages, the adoption of digital registration systems in developing countries is not without its challenges. Issues such as the digital divide, infrastructure limitations, and the need for reliable payment systems must be addressed to ensure successful implementation. Furthermore, considerations related to cultural and linguistic diversity, data security, and privacy are crucial for creating an inclusive and secure digital registration environment.</w:t>
      </w:r>
    </w:p>
    <w:p w14:paraId="6F14A9F1" w14:textId="656315A4" w:rsidR="006A6183" w:rsidRDefault="000D3560" w:rsidP="008950F3">
      <w:pPr>
        <w:spacing w:line="480" w:lineRule="auto"/>
        <w:jc w:val="both"/>
        <w:rPr>
          <w:color w:val="39393A"/>
        </w:rPr>
      </w:pPr>
      <w:r>
        <w:t xml:space="preserve">Overall, the digitalization of sports registration represents a significant advancement that enhances efficiency, accuracy, and user experience. It aligns with broader trends in </w:t>
      </w:r>
      <w:r>
        <w:lastRenderedPageBreak/>
        <w:t>digital transformation and offers a promising solution to the limitations of traditional registration methods, particularly in developing regions where such improvements can have a substantial impact.</w:t>
      </w:r>
    </w:p>
    <w:p w14:paraId="35EB6802" w14:textId="616566BD" w:rsidR="007460B3" w:rsidRDefault="007460B3" w:rsidP="00A9719A">
      <w:pPr>
        <w:pStyle w:val="Heading1"/>
      </w:pPr>
      <w:r w:rsidRPr="00F060CF">
        <w:t>2.</w:t>
      </w:r>
      <w:r w:rsidR="006A6183">
        <w:t xml:space="preserve">3 </w:t>
      </w:r>
      <w:r w:rsidRPr="00F060CF">
        <w:t>Evolution of Online Sports Registration Platforms</w:t>
      </w:r>
    </w:p>
    <w:p w14:paraId="629DF9D0" w14:textId="77777777" w:rsidR="00082609" w:rsidRDefault="00082609" w:rsidP="00082609">
      <w:pPr>
        <w:spacing w:line="480" w:lineRule="auto"/>
        <w:jc w:val="both"/>
      </w:pPr>
      <w:r>
        <w:t>The digital transformation of sports registration platforms has evolved significantly over the past few decades, driven by advancements in technology and increasing internet accessibility. This section explores global trends in the development of online sports registration platforms, their adoption in developing countries, the benefits they offer, the challenges faced, and the technological advancements that support their growth.</w:t>
      </w:r>
    </w:p>
    <w:p w14:paraId="5897647C" w14:textId="534A5D11" w:rsidR="00082609" w:rsidRPr="00082609" w:rsidRDefault="00082609" w:rsidP="00FA2A4D">
      <w:pPr>
        <w:pStyle w:val="Heading2"/>
      </w:pPr>
      <w:r w:rsidRPr="00082609">
        <w:t>2.3.1 Global Trends</w:t>
      </w:r>
    </w:p>
    <w:p w14:paraId="42F6CAD4" w14:textId="77777777" w:rsidR="00082609" w:rsidRDefault="00082609" w:rsidP="00082609">
      <w:pPr>
        <w:spacing w:line="480" w:lineRule="auto"/>
        <w:jc w:val="both"/>
      </w:pPr>
      <w:r>
        <w:t>The shift from manual to online sports registration systems began in the early 2000s, spurred by the increasing penetration of the internet and the growing use of digital technologies. Early online registration platforms were relatively simple, consisting primarily of basic web forms where participants could input their information. These forms were often limited in functionality and required manual processing by organizers, offering only marginal improvements over traditional paper-based methods.</w:t>
      </w:r>
    </w:p>
    <w:p w14:paraId="16FA0084" w14:textId="77777777" w:rsidR="00082609" w:rsidRDefault="00082609" w:rsidP="00082609">
      <w:pPr>
        <w:spacing w:line="480" w:lineRule="auto"/>
        <w:jc w:val="both"/>
      </w:pPr>
      <w:r>
        <w:t>As technology advanced, online sports registration platforms began to incorporate more sophisticated features to enhance user experience and operational efficiency. These features included online payment processing, which allowed for secure and instant financial transactions, reducing the reliance on cash or in-person payments. Automated confirmation emails provided immediate feedback to users, confirming their registration status and providing important details about events. Additionally, real-time updates on registration status, integrated with event management software, allowed both participants and organizers to track registrations more effectively. By the mid-</w:t>
      </w:r>
      <w:r>
        <w:lastRenderedPageBreak/>
        <w:t>2010s, online sports registration platforms had become robust, multi-functional tools that greatly streamlined the registration process, increased transparency, and improved communication between event organizers and participants.</w:t>
      </w:r>
    </w:p>
    <w:p w14:paraId="68ABEC22" w14:textId="32671DE9" w:rsidR="00082609" w:rsidRPr="00082609" w:rsidRDefault="00082609" w:rsidP="00FA2A4D">
      <w:pPr>
        <w:pStyle w:val="Heading2"/>
      </w:pPr>
      <w:r w:rsidRPr="00082609">
        <w:t>2.3.2 Adoption in Developing Countries</w:t>
      </w:r>
    </w:p>
    <w:p w14:paraId="4ECB10C9" w14:textId="2F660B0D" w:rsidR="00082609" w:rsidRDefault="00082609" w:rsidP="00082609">
      <w:pPr>
        <w:spacing w:line="480" w:lineRule="auto"/>
        <w:jc w:val="both"/>
      </w:pPr>
      <w:r>
        <w:t>While the adoption of online sports registration platforms initially flourished in developed countries</w:t>
      </w:r>
      <w:r w:rsidR="004C0907">
        <w:t xml:space="preserve"> </w:t>
      </w:r>
      <w:r w:rsidR="00C768A8">
        <w:fldChar w:fldCharType="begin" w:fldLock="1"/>
      </w:r>
      <w:r w:rsidR="00573FB8">
        <w:instrText>ADDIN CSL_CITATION {"citationItems":[{"id":"ITEM-1","itemData":{"DOI":"10.1080/09523367.2017.1358167","author":[{"dropping-particle":"","family":"Lu","given":"Zhouxiang","non-dropping-particle":"","parse-names":false,"suffix":""}],"container-title":"The International Journal of the History of Sport","id":"ITEM-1","issue":"18","issued":{"date-parts":[["2016"]]},"page":"2186-2206","title":"From E-Heroin to E-Sports: The Development of Competitive Gaming in China","type":"article-journal","volume":"33"},"uris":["http://www.mendeley.com/documents/?uuid=1233d08a-967a-42cd-a8dc-44dad6fa487e"]}],"mendeley":{"formattedCitation":"(Lu, 2016)","plainTextFormattedCitation":"(Lu, 2016)","previouslyFormattedCitation":"(Lu, 2016)"},"properties":{"noteIndex":0},"schema":"https://github.com/citation-style-language/schema/raw/master/csl-citation.json"}</w:instrText>
      </w:r>
      <w:r w:rsidR="00C768A8">
        <w:fldChar w:fldCharType="separate"/>
      </w:r>
      <w:r w:rsidR="00C768A8" w:rsidRPr="00C768A8">
        <w:rPr>
          <w:noProof/>
        </w:rPr>
        <w:t>(Lu, 2016)</w:t>
      </w:r>
      <w:r w:rsidR="00C768A8">
        <w:fldChar w:fldCharType="end"/>
      </w:r>
      <w:r>
        <w:t>, their use has gradually expanded into developing countries, including those in Africa and Asia. Several factors have contributed to this trend. The increase in internet penetration and the proliferation of affordable smartphones have enabled more people to access online services. In countries like Nigeria, where traditional registration methods often involve significant logistical challenges, online platforms offer a more efficient and scalable solution</w:t>
      </w:r>
      <w:r w:rsidR="00C768A8">
        <w:t xml:space="preserve"> </w:t>
      </w:r>
      <w:r w:rsidR="00C768A8">
        <w:fldChar w:fldCharType="begin" w:fldLock="1"/>
      </w:r>
      <w:r w:rsidR="00C768A8">
        <w:instrText>ADDIN CSL_CITATION {"citationItems":[{"id":"ITEM-1","itemData":{"DOI":"10.1007/s11205-016-1448-5","author":[{"dropping-particle":"","family":"Maduekwe","given":"Nnamdi Ifeanyi","non-dropping-particle":"","parse-names":false,"suffix":""},{"dropping-particle":"","family":"Banjo","given":"Olufunmilayo O","non-dropping-particle":"","parse-names":false,"suffix":""},{"dropping-particle":"","family":"Sangodapo","given":"Mike O","non-dropping-particle":"","parse-names":false,"suffix":""}],"container-title":"Social Indicators Research","id":"ITEM-1","issue":"2","issued":{"date-parts":[["2016"]]},"page":"651-674","title":"The Nigerian Civil Registration and Vital Statistics System: Contexts, Institutions, Operation","type":"article-journal","volume":"134"},"uris":["http://www.mendeley.com/documents/?uuid=25570a46-5937-4b15-a08f-544af678d1a0"]}],"mendeley":{"formattedCitation":"(Maduekwe et al., 2016)","plainTextFormattedCitation":"(Maduekwe et al., 2016)","previouslyFormattedCitation":"(Maduekwe et al., 2016)"},"properties":{"noteIndex":0},"schema":"https://github.com/citation-style-language/schema/raw/master/csl-citation.json"}</w:instrText>
      </w:r>
      <w:r w:rsidR="00C768A8">
        <w:fldChar w:fldCharType="separate"/>
      </w:r>
      <w:r w:rsidR="00C768A8" w:rsidRPr="00C768A8">
        <w:rPr>
          <w:noProof/>
        </w:rPr>
        <w:t>(Maduekwe et al., 2016)</w:t>
      </w:r>
      <w:r w:rsidR="00C768A8">
        <w:fldChar w:fldCharType="end"/>
      </w:r>
      <w:r>
        <w:t>. Furthermore, the recognition of the benefits of digitalization</w:t>
      </w:r>
      <w:r w:rsidR="00C768A8">
        <w:t xml:space="preserve"> </w:t>
      </w:r>
      <w:r>
        <w:t>such as reduced costs, improved efficiency, and better data management</w:t>
      </w:r>
      <w:r w:rsidR="00C768A8">
        <w:t xml:space="preserve"> </w:t>
      </w:r>
      <w:r>
        <w:t>has encouraged sports organizations in developing regions to adopt online registration systems.</w:t>
      </w:r>
    </w:p>
    <w:p w14:paraId="140D03C2" w14:textId="038DEFD2" w:rsidR="00082609" w:rsidRDefault="00082609" w:rsidP="00082609">
      <w:pPr>
        <w:spacing w:line="480" w:lineRule="auto"/>
        <w:jc w:val="both"/>
      </w:pPr>
      <w:r>
        <w:t>However, the pace of adoption varies across different countries due to varying levels of technological infrastructure, digital literacy, and regulatory environments. In many developing countries, efforts are being made to address these challenges through government initiatives, private sector investments, and international support to expand internet access, improve digital skills, and foster innovation in digital platforms.</w:t>
      </w:r>
    </w:p>
    <w:p w14:paraId="5255EFE9" w14:textId="37EE94BB" w:rsidR="00082609" w:rsidRPr="00C768A8" w:rsidRDefault="00082609" w:rsidP="00FA2A4D">
      <w:pPr>
        <w:pStyle w:val="Heading2"/>
      </w:pPr>
      <w:r w:rsidRPr="00C768A8">
        <w:t>2.3</w:t>
      </w:r>
      <w:r w:rsidR="00C768A8" w:rsidRPr="00C768A8">
        <w:t>.</w:t>
      </w:r>
      <w:r w:rsidR="00292B74">
        <w:t>3</w:t>
      </w:r>
      <w:r w:rsidRPr="00C768A8">
        <w:t xml:space="preserve"> Benefits of Online Sports Registration Platforms in Developing Countries</w:t>
      </w:r>
    </w:p>
    <w:p w14:paraId="049E0129" w14:textId="77777777" w:rsidR="00292B74" w:rsidRDefault="00082609" w:rsidP="00082609">
      <w:pPr>
        <w:spacing w:line="480" w:lineRule="auto"/>
        <w:jc w:val="both"/>
      </w:pPr>
      <w:r>
        <w:t>The introduction of online sports registration platforms in developing countries offers several notable benefits</w:t>
      </w:r>
      <w:r w:rsidR="00292B74">
        <w:t xml:space="preserve"> including;</w:t>
      </w:r>
    </w:p>
    <w:p w14:paraId="380D9421" w14:textId="77777777" w:rsidR="00292B74" w:rsidRDefault="00082609" w:rsidP="00323519">
      <w:pPr>
        <w:pStyle w:val="ListParagraph"/>
        <w:numPr>
          <w:ilvl w:val="0"/>
          <w:numId w:val="17"/>
        </w:numPr>
        <w:spacing w:line="480" w:lineRule="auto"/>
        <w:jc w:val="both"/>
      </w:pPr>
      <w:r w:rsidRPr="00292B74">
        <w:rPr>
          <w:b/>
          <w:bCs/>
        </w:rPr>
        <w:t>Improved Efficiency</w:t>
      </w:r>
      <w:r>
        <w:t xml:space="preserve">: Online platforms automate many of the administrative tasks involved in registration, such as data entry, payment </w:t>
      </w:r>
      <w:r>
        <w:lastRenderedPageBreak/>
        <w:t>processing, and communication. This automation reduces human error, saves time for organizers, and accelerates the registration process.</w:t>
      </w:r>
    </w:p>
    <w:p w14:paraId="55355CDA" w14:textId="77777777" w:rsidR="00292B74" w:rsidRDefault="00082609" w:rsidP="00D94B1C">
      <w:pPr>
        <w:pStyle w:val="ListParagraph"/>
        <w:numPr>
          <w:ilvl w:val="0"/>
          <w:numId w:val="17"/>
        </w:numPr>
        <w:spacing w:line="480" w:lineRule="auto"/>
        <w:jc w:val="both"/>
      </w:pPr>
      <w:r w:rsidRPr="00292B74">
        <w:rPr>
          <w:b/>
          <w:bCs/>
        </w:rPr>
        <w:t>Enhanced Accessibility</w:t>
      </w:r>
      <w:r>
        <w:t>: By allowing participants to register from anywhere at any time, online platforms eliminate geographical constraints and make sports events more inclusive. This is particularly important in regions where travel to physical registration sites may be difficult.</w:t>
      </w:r>
    </w:p>
    <w:p w14:paraId="7AC4815B" w14:textId="77777777" w:rsidR="00292B74" w:rsidRDefault="00082609" w:rsidP="00082609">
      <w:pPr>
        <w:pStyle w:val="ListParagraph"/>
        <w:numPr>
          <w:ilvl w:val="0"/>
          <w:numId w:val="17"/>
        </w:numPr>
        <w:spacing w:line="480" w:lineRule="auto"/>
        <w:jc w:val="both"/>
      </w:pPr>
      <w:r w:rsidRPr="00292B74">
        <w:rPr>
          <w:b/>
          <w:bCs/>
        </w:rPr>
        <w:t>Reduced Costs</w:t>
      </w:r>
      <w:r>
        <w:t>: Digital platforms lower operational costs by reducing the need for physical paperwork, minimizing administrative overhead, and decreasing the use of resources like printing and storage space.</w:t>
      </w:r>
    </w:p>
    <w:p w14:paraId="678973CA" w14:textId="77777777" w:rsidR="00292B74" w:rsidRDefault="00082609" w:rsidP="00D25CB4">
      <w:pPr>
        <w:pStyle w:val="ListParagraph"/>
        <w:numPr>
          <w:ilvl w:val="0"/>
          <w:numId w:val="17"/>
        </w:numPr>
        <w:spacing w:line="480" w:lineRule="auto"/>
        <w:jc w:val="both"/>
      </w:pPr>
      <w:r w:rsidRPr="00292B74">
        <w:rPr>
          <w:b/>
          <w:bCs/>
        </w:rPr>
        <w:t>Increased Transparency</w:t>
      </w:r>
      <w:r>
        <w:t>: Online platforms provide transparency in the registration process, ensuring fairness and accountability. Participants receive instant feedback on their registration status, and organizers can easily track and manage all registrations in a centralized system.</w:t>
      </w:r>
    </w:p>
    <w:p w14:paraId="30322458" w14:textId="05E981AC" w:rsidR="00082609" w:rsidRDefault="00082609" w:rsidP="009E4380">
      <w:pPr>
        <w:pStyle w:val="ListParagraph"/>
        <w:numPr>
          <w:ilvl w:val="0"/>
          <w:numId w:val="17"/>
        </w:numPr>
        <w:spacing w:line="480" w:lineRule="auto"/>
        <w:jc w:val="both"/>
      </w:pPr>
      <w:r w:rsidRPr="00292B74">
        <w:rPr>
          <w:b/>
          <w:bCs/>
        </w:rPr>
        <w:t>Data-Driven Decision Making</w:t>
      </w:r>
      <w:r>
        <w:t xml:space="preserve">: Digital platforms collect and </w:t>
      </w:r>
      <w:proofErr w:type="spellStart"/>
      <w:r>
        <w:t>analyze</w:t>
      </w:r>
      <w:proofErr w:type="spellEnd"/>
      <w:r>
        <w:t xml:space="preserve"> data on participant demographics, preferences, and trends, enabling sports organizations to make informed decisions about event planning, resource allocation, and marketing strategies.</w:t>
      </w:r>
    </w:p>
    <w:p w14:paraId="0EA900F7" w14:textId="77777777" w:rsidR="00082609" w:rsidRPr="00292B74" w:rsidRDefault="00082609" w:rsidP="00A9719A">
      <w:pPr>
        <w:pStyle w:val="Heading1"/>
      </w:pPr>
      <w:r w:rsidRPr="00292B74">
        <w:t>2.4 Challenges and Considerations in Developing Countries</w:t>
      </w:r>
    </w:p>
    <w:p w14:paraId="5204392E" w14:textId="77777777" w:rsidR="00292B74" w:rsidRDefault="00082609" w:rsidP="00082609">
      <w:pPr>
        <w:spacing w:line="480" w:lineRule="auto"/>
        <w:jc w:val="both"/>
      </w:pPr>
      <w:r>
        <w:t>Despite the benefits, there are several challenges and considerations when implementing online sports registration platforms in developing countries:</w:t>
      </w:r>
    </w:p>
    <w:p w14:paraId="0958888E" w14:textId="77777777" w:rsidR="00292B74" w:rsidRDefault="00082609" w:rsidP="00082609">
      <w:pPr>
        <w:pStyle w:val="ListParagraph"/>
        <w:numPr>
          <w:ilvl w:val="0"/>
          <w:numId w:val="18"/>
        </w:numPr>
        <w:spacing w:line="480" w:lineRule="auto"/>
        <w:jc w:val="both"/>
      </w:pPr>
      <w:r w:rsidRPr="00292B74">
        <w:rPr>
          <w:b/>
          <w:bCs/>
        </w:rPr>
        <w:t>Digital Divide</w:t>
      </w:r>
      <w:r>
        <w:t>: Ensuring equitable access to the internet and technology for all potential participants is a major challenge. Disparities in digital literacy and internet access can limit the reach of online platforms.</w:t>
      </w:r>
    </w:p>
    <w:p w14:paraId="770EAC7B" w14:textId="77777777" w:rsidR="00292B74" w:rsidRDefault="00082609" w:rsidP="00082609">
      <w:pPr>
        <w:pStyle w:val="ListParagraph"/>
        <w:numPr>
          <w:ilvl w:val="0"/>
          <w:numId w:val="18"/>
        </w:numPr>
        <w:spacing w:line="480" w:lineRule="auto"/>
        <w:jc w:val="both"/>
      </w:pPr>
      <w:r w:rsidRPr="00292B74">
        <w:rPr>
          <w:b/>
          <w:bCs/>
        </w:rPr>
        <w:t>Infrastructure Limitations</w:t>
      </w:r>
      <w:r>
        <w:t xml:space="preserve">: Developing regions often face challenges related to unreliable internet connectivity, inconsistent power supply, and </w:t>
      </w:r>
      <w:r>
        <w:lastRenderedPageBreak/>
        <w:t>inadequate technical support, which can affect the smooth functioning of online registration systems.</w:t>
      </w:r>
    </w:p>
    <w:p w14:paraId="2B815069" w14:textId="77777777" w:rsidR="00292B74" w:rsidRDefault="00082609" w:rsidP="00082609">
      <w:pPr>
        <w:pStyle w:val="ListParagraph"/>
        <w:numPr>
          <w:ilvl w:val="0"/>
          <w:numId w:val="18"/>
        </w:numPr>
        <w:spacing w:line="480" w:lineRule="auto"/>
        <w:jc w:val="both"/>
      </w:pPr>
      <w:r w:rsidRPr="00292B74">
        <w:rPr>
          <w:b/>
          <w:bCs/>
        </w:rPr>
        <w:t>Payment Gateway Integration</w:t>
      </w:r>
      <w:r>
        <w:t>: Establishing reliable and secure payment systems that cater to local preferences and comply with regional regulations is essential. In some cases, traditional payment methods may still be preferred or necessary.</w:t>
      </w:r>
    </w:p>
    <w:p w14:paraId="336270CA" w14:textId="77777777" w:rsidR="00292B74" w:rsidRDefault="00082609" w:rsidP="00ED62F7">
      <w:pPr>
        <w:pStyle w:val="ListParagraph"/>
        <w:numPr>
          <w:ilvl w:val="0"/>
          <w:numId w:val="18"/>
        </w:numPr>
        <w:spacing w:line="480" w:lineRule="auto"/>
        <w:jc w:val="both"/>
      </w:pPr>
      <w:r w:rsidRPr="00292B74">
        <w:rPr>
          <w:b/>
          <w:bCs/>
        </w:rPr>
        <w:t>Cultural and Linguistic Barriers</w:t>
      </w:r>
      <w:r>
        <w:t>: Platforms must be designed to be culturally sensitive and accessible to users with diverse language preferences. This involves providing multilingual support and adapting the user interface to local contexts.</w:t>
      </w:r>
    </w:p>
    <w:p w14:paraId="1636EB89" w14:textId="1B261D92" w:rsidR="00082609" w:rsidRDefault="00082609" w:rsidP="00A754C4">
      <w:pPr>
        <w:pStyle w:val="ListParagraph"/>
        <w:numPr>
          <w:ilvl w:val="0"/>
          <w:numId w:val="18"/>
        </w:numPr>
        <w:spacing w:line="480" w:lineRule="auto"/>
        <w:jc w:val="both"/>
      </w:pPr>
      <w:r w:rsidRPr="00292B74">
        <w:rPr>
          <w:b/>
          <w:bCs/>
        </w:rPr>
        <w:t>Data Security and Privacy</w:t>
      </w:r>
      <w:r>
        <w:t>: Protecting sensitive participant information from cyber threats and ensuring compliance with data protection regulations, such as Nigeria’s Data Protection Regulation (NDPR), is crucial to building trust in online systems.</w:t>
      </w:r>
    </w:p>
    <w:p w14:paraId="53F6AB2E" w14:textId="77777777" w:rsidR="00082609" w:rsidRPr="00292B74" w:rsidRDefault="00082609" w:rsidP="00A9719A">
      <w:pPr>
        <w:pStyle w:val="Heading1"/>
      </w:pPr>
      <w:r w:rsidRPr="00292B74">
        <w:t>2.5 Technological Advancements and Best Practices</w:t>
      </w:r>
    </w:p>
    <w:p w14:paraId="7C7EA6A0" w14:textId="052F3B72" w:rsidR="00082609" w:rsidRDefault="00D64AD0" w:rsidP="00082609">
      <w:pPr>
        <w:spacing w:line="480" w:lineRule="auto"/>
        <w:jc w:val="both"/>
      </w:pPr>
      <w:r w:rsidRPr="00F060CF">
        <w:t>Recent technological advancements have further enhanced the capabilities of online sports registration platforms. The integration of cloud computing, mobile applications, and artificial intelligence (AI) has allowed for more sophisticated and user-friendly systems. These technologies enable features such as dynamic registration forms, personalized user experiences, and predictive analytics to forecast participation trends</w:t>
      </w:r>
      <w:r w:rsidR="00573FB8">
        <w:t xml:space="preserve"> </w:t>
      </w:r>
      <w:r w:rsidR="00573FB8">
        <w:fldChar w:fldCharType="begin" w:fldLock="1"/>
      </w:r>
      <w:r w:rsidR="00083312">
        <w:instrText>ADDIN CSL_CITATION {"citationItems":[{"id":"ITEM-1","itemData":{"DOI":"10.1016/j.techsoc.2024.102496","author":[{"dropping-particle":"","family":"Qi","given":"Yufei","non-dropping-particle":"","parse-names":false,"suffix":""},{"dropping-particle":"","family":"Sajadi","given":"S Mohammad","non-dropping-particle":"","parse-names":false,"suffix":""},{"dropping-particle":"","family":"Baghaei","given":"S","non-dropping-particle":"","parse-names":false,"suffix":""},{"dropping-particle":"","family":"Rezaei","given":"R","non-dropping-particle":"","parse-names":false,"suffix":""},{"dropping-particle":"","family":"Li","given":"Wei","non-dropping-particle":"","parse-names":false,"suffix":""}],"container-title":"Technology in Society","id":"ITEM-1","issued":{"date-parts":[["2024"]]},"page":"102496","title":"Digital technologies in sports: Opportunities, challenges, and strategies for safeguarding athlete wellbeing and competitive integrity in the digital era","type":"article-journal","volume":"77"},"uris":["http://www.mendeley.com/documents/?uuid=ec6ff7ac-568f-46cd-a5d1-f6f94020cfc3"]}],"mendeley":{"formattedCitation":"(Qi et al., 2024)","plainTextFormattedCitation":"(Qi et al., 2024)","previouslyFormattedCitation":"(Qi et al., 2024)"},"properties":{"noteIndex":0},"schema":"https://github.com/citation-style-language/schema/raw/master/csl-citation.json"}</w:instrText>
      </w:r>
      <w:r w:rsidR="00573FB8">
        <w:fldChar w:fldCharType="separate"/>
      </w:r>
      <w:r w:rsidR="00573FB8" w:rsidRPr="00573FB8">
        <w:rPr>
          <w:noProof/>
        </w:rPr>
        <w:t>(Qi et al., 2024)</w:t>
      </w:r>
      <w:r w:rsidR="00573FB8">
        <w:fldChar w:fldCharType="end"/>
      </w:r>
      <w:r w:rsidRPr="00F060CF">
        <w:t>.</w:t>
      </w:r>
      <w:r>
        <w:t xml:space="preserve"> Some of the approaches and solution offered to registration task with the technological improvement are briefly discussed below.</w:t>
      </w:r>
    </w:p>
    <w:p w14:paraId="694AD396" w14:textId="77777777" w:rsidR="00D64AD0" w:rsidRDefault="00082609" w:rsidP="00082609">
      <w:pPr>
        <w:pStyle w:val="ListParagraph"/>
        <w:numPr>
          <w:ilvl w:val="0"/>
          <w:numId w:val="19"/>
        </w:numPr>
        <w:spacing w:line="480" w:lineRule="auto"/>
        <w:jc w:val="both"/>
      </w:pPr>
      <w:r w:rsidRPr="00292B74">
        <w:rPr>
          <w:b/>
          <w:bCs/>
        </w:rPr>
        <w:t>Mobile-First Approach</w:t>
      </w:r>
      <w:r>
        <w:t xml:space="preserve">: Designing platforms optimized for mobile devices is crucial, especially in developing countries where smartphone use </w:t>
      </w:r>
      <w:r>
        <w:lastRenderedPageBreak/>
        <w:t>is more widespread than desktop or laptop computers. Mobile-first design ensures that platforms are accessible and functional on smaller screens.</w:t>
      </w:r>
    </w:p>
    <w:p w14:paraId="2E8DF8ED" w14:textId="27B7BED3" w:rsidR="00D64AD0" w:rsidRDefault="00082609" w:rsidP="00082609">
      <w:pPr>
        <w:pStyle w:val="ListParagraph"/>
        <w:numPr>
          <w:ilvl w:val="0"/>
          <w:numId w:val="19"/>
        </w:numPr>
        <w:spacing w:line="480" w:lineRule="auto"/>
        <w:jc w:val="both"/>
      </w:pPr>
      <w:r w:rsidRPr="00D64AD0">
        <w:rPr>
          <w:b/>
          <w:bCs/>
        </w:rPr>
        <w:t>Integration with Social</w:t>
      </w:r>
      <w:r w:rsidR="00D64AD0">
        <w:rPr>
          <w:b/>
          <w:bCs/>
        </w:rPr>
        <w:t>-</w:t>
      </w:r>
      <w:r w:rsidRPr="00D64AD0">
        <w:rPr>
          <w:b/>
          <w:bCs/>
        </w:rPr>
        <w:t>Media</w:t>
      </w:r>
      <w:r>
        <w:t>: Leveraging social media platforms to promote events, engage with participants, and facilitate registration is an effective strategy. Social media integration allows for broader reach and enhances communication with potential participants.</w:t>
      </w:r>
    </w:p>
    <w:p w14:paraId="20B453FC" w14:textId="77777777" w:rsidR="00D64AD0" w:rsidRDefault="00082609" w:rsidP="00082609">
      <w:pPr>
        <w:pStyle w:val="ListParagraph"/>
        <w:numPr>
          <w:ilvl w:val="0"/>
          <w:numId w:val="19"/>
        </w:numPr>
        <w:spacing w:line="480" w:lineRule="auto"/>
        <w:jc w:val="both"/>
      </w:pPr>
      <w:r w:rsidRPr="00D64AD0">
        <w:rPr>
          <w:b/>
          <w:bCs/>
        </w:rPr>
        <w:t>Cloud-Based Solutions</w:t>
      </w:r>
      <w:r>
        <w:t>: Utilizing cloud technology provides scalability, flexibility, and cost-effectiveness. Cloud-based solutions allow platforms to handle large volumes of data efficiently, support multiple users simultaneously, and reduce the need for physical servers and storage.</w:t>
      </w:r>
    </w:p>
    <w:p w14:paraId="5E796372" w14:textId="77777777" w:rsidR="00D64AD0" w:rsidRDefault="00082609" w:rsidP="00082609">
      <w:pPr>
        <w:pStyle w:val="ListParagraph"/>
        <w:numPr>
          <w:ilvl w:val="0"/>
          <w:numId w:val="19"/>
        </w:numPr>
        <w:spacing w:line="480" w:lineRule="auto"/>
        <w:jc w:val="both"/>
      </w:pPr>
      <w:r w:rsidRPr="00D64AD0">
        <w:rPr>
          <w:b/>
          <w:bCs/>
        </w:rPr>
        <w:t>Artificial Intelligence (AI) and Machine Learning</w:t>
      </w:r>
      <w:r>
        <w:t xml:space="preserve">: AI technologies can personalize user experiences by recommending events based on participant history or preferences. Machine learning algorithms can </w:t>
      </w:r>
      <w:proofErr w:type="spellStart"/>
      <w:r>
        <w:t>analyze</w:t>
      </w:r>
      <w:proofErr w:type="spellEnd"/>
      <w:r>
        <w:t xml:space="preserve"> trends, predict participation levels, and automate repetitive tasks such as customer support.</w:t>
      </w:r>
    </w:p>
    <w:p w14:paraId="0BFC70E7" w14:textId="3EE295B1" w:rsidR="00082609" w:rsidRDefault="00082609" w:rsidP="00A67BBF">
      <w:pPr>
        <w:pStyle w:val="ListParagraph"/>
        <w:numPr>
          <w:ilvl w:val="0"/>
          <w:numId w:val="19"/>
        </w:numPr>
        <w:spacing w:line="480" w:lineRule="auto"/>
        <w:jc w:val="both"/>
      </w:pPr>
      <w:r w:rsidRPr="00D64AD0">
        <w:rPr>
          <w:b/>
          <w:bCs/>
        </w:rPr>
        <w:t>Accessibility Features</w:t>
      </w:r>
      <w:r>
        <w:t>: Incorporating features to make platforms accessible to users with disabilities is essential. This includes implementing screen reader compatibility, keyboard navigation, and other tools to ensure inclusivity for all participants.</w:t>
      </w:r>
    </w:p>
    <w:p w14:paraId="01248ED4" w14:textId="03175E0D" w:rsidR="00A76007" w:rsidRPr="000D265B" w:rsidRDefault="00D64AD0" w:rsidP="008950F3">
      <w:pPr>
        <w:spacing w:line="480" w:lineRule="auto"/>
        <w:jc w:val="both"/>
        <w:rPr>
          <w:color w:val="131314"/>
          <w:shd w:val="clear" w:color="auto" w:fill="FFFFFF"/>
        </w:rPr>
      </w:pPr>
      <w:r>
        <w:t>T</w:t>
      </w:r>
      <w:r w:rsidR="00082609">
        <w:t>he evolution of online sports registration platforms has brought about significant improvements in efficiency, accessibility, and data management. While developing countries face unique challenges in adopting these platforms, leveraging technological advancements and best practices can help overcome these obstacles, paving the way for a more inclusive and efficient sports registration process.</w:t>
      </w:r>
    </w:p>
    <w:p w14:paraId="23F54BB7" w14:textId="3BE05FE2" w:rsidR="00A76007" w:rsidRDefault="001614BD" w:rsidP="00A9719A">
      <w:pPr>
        <w:pStyle w:val="Heading1"/>
      </w:pPr>
      <w:r w:rsidRPr="001614BD">
        <w:lastRenderedPageBreak/>
        <w:t>2.</w:t>
      </w:r>
      <w:r w:rsidR="000F2E0B">
        <w:t>5</w:t>
      </w:r>
      <w:r w:rsidRPr="001614BD">
        <w:t xml:space="preserve"> Review of the Related </w:t>
      </w:r>
    </w:p>
    <w:p w14:paraId="3BD62F4F" w14:textId="339BBFBE" w:rsidR="00A76007" w:rsidRDefault="00B74824" w:rsidP="008950F3">
      <w:pPr>
        <w:spacing w:line="480" w:lineRule="auto"/>
        <w:jc w:val="both"/>
      </w:pPr>
      <w:r>
        <w:t xml:space="preserve">X. </w:t>
      </w:r>
      <w:r w:rsidR="00083312">
        <w:t xml:space="preserve">Nei </w:t>
      </w:r>
      <w:r w:rsidR="00083312" w:rsidRPr="00083312">
        <w:rPr>
          <w:i/>
          <w:iCs/>
        </w:rPr>
        <w:t>et. al</w:t>
      </w:r>
      <w:r>
        <w:rPr>
          <w:i/>
          <w:iCs/>
        </w:rPr>
        <w:t>.,</w:t>
      </w:r>
      <w:r w:rsidR="00083312">
        <w:t xml:space="preserve"> (2021) </w:t>
      </w:r>
      <w:r>
        <w:t>present</w:t>
      </w:r>
      <w:r w:rsidR="00083312" w:rsidRPr="00083312">
        <w:t xml:space="preserve"> a novel framework for registering sports fields in broadcast videos, tackling challenges like insufficient distinguishable features and lack of camera knowledge. It utilizes a grid of uniformly distributed </w:t>
      </w:r>
      <w:r>
        <w:t>key points</w:t>
      </w:r>
      <w:r w:rsidR="00083312" w:rsidRPr="00083312">
        <w:t xml:space="preserve"> to enhance coverage in texture-less areas and employs a multi-task deep network for simultaneous prediction of </w:t>
      </w:r>
      <w:proofErr w:type="spellStart"/>
      <w:r w:rsidR="00083312" w:rsidRPr="00083312">
        <w:t>keypoints</w:t>
      </w:r>
      <w:proofErr w:type="spellEnd"/>
      <w:r w:rsidR="00083312" w:rsidRPr="00083312">
        <w:t xml:space="preserve"> and dense features, improving efficiency</w:t>
      </w:r>
      <w:r w:rsidR="00083312">
        <w:t xml:space="preserve"> </w:t>
      </w:r>
      <w:r w:rsidR="00083312">
        <w:fldChar w:fldCharType="begin" w:fldLock="1"/>
      </w:r>
      <w:r w:rsidR="00872AA8">
        <w:instrText>ADDIN CSL_CITATION {"citationItems":[{"id":"ITEM-1","itemData":{"DOI":"10.1109/wacv48630.2021.00198","author":[{"dropping-particle":"","family":"Nie","given":"Xiaohan","non-dropping-particle":"","parse-names":false,"suffix":""},{"dropping-particle":"","family":"Chen","given":"Shixing","non-dropping-particle":"","parse-names":false,"suffix":""},{"dropping-particle":"","family":"Hamid","given":"Raffay","non-dropping-particle":"","parse-names":false,"suffix":""}],"container-title":"2021 IEEE Winter Conference on Applications of Computer Vision (WACV)","id":"ITEM-1","issued":{"date-parts":[["2021"]]},"title":"A Robust and Efficient Framework for Sports-Field Registration","type":"article-journal"},"uris":["http://www.mendeley.com/documents/?uuid=8004b648-76ff-473a-a28a-f90d32a16973"]}],"mendeley":{"formattedCitation":"(X. Nie et al., 2021)","plainTextFormattedCitation":"(X. Nie et al., 2021)","previouslyFormattedCitation":"(X. Nie et al., 2021)"},"properties":{"noteIndex":0},"schema":"https://github.com/citation-style-language/schema/raw/master/csl-citation.json"}</w:instrText>
      </w:r>
      <w:r w:rsidR="00083312">
        <w:fldChar w:fldCharType="separate"/>
      </w:r>
      <w:r w:rsidR="00083312" w:rsidRPr="00083312">
        <w:rPr>
          <w:noProof/>
        </w:rPr>
        <w:t>(X. Nie et al., 2021)</w:t>
      </w:r>
      <w:r w:rsidR="00083312">
        <w:fldChar w:fldCharType="end"/>
      </w:r>
      <w:r w:rsidR="00083312">
        <w:t>.</w:t>
      </w:r>
      <w:r>
        <w:t xml:space="preserve"> </w:t>
      </w:r>
    </w:p>
    <w:p w14:paraId="465D01BE" w14:textId="7918A286" w:rsidR="00A76007" w:rsidRDefault="00A76007" w:rsidP="008950F3">
      <w:pPr>
        <w:spacing w:line="480" w:lineRule="auto"/>
        <w:jc w:val="both"/>
      </w:pPr>
    </w:p>
    <w:p w14:paraId="411FD9FA" w14:textId="77777777" w:rsidR="00A76007" w:rsidRPr="00F060CF" w:rsidRDefault="00A76007" w:rsidP="008950F3">
      <w:pPr>
        <w:spacing w:line="480" w:lineRule="auto"/>
        <w:jc w:val="both"/>
      </w:pPr>
    </w:p>
    <w:p w14:paraId="37EBEF7F" w14:textId="29CB25D0" w:rsidR="00321148" w:rsidRDefault="00321148" w:rsidP="003003A8">
      <w:pPr>
        <w:spacing w:line="480" w:lineRule="auto"/>
        <w:jc w:val="both"/>
      </w:pPr>
    </w:p>
    <w:p w14:paraId="717665B1" w14:textId="66281BED" w:rsidR="00833130" w:rsidRDefault="00833130" w:rsidP="003003A8">
      <w:pPr>
        <w:spacing w:line="480" w:lineRule="auto"/>
        <w:jc w:val="both"/>
      </w:pPr>
    </w:p>
    <w:p w14:paraId="2BC45134" w14:textId="256C0644" w:rsidR="00833130" w:rsidRDefault="00833130" w:rsidP="003003A8">
      <w:pPr>
        <w:spacing w:line="480" w:lineRule="auto"/>
        <w:jc w:val="both"/>
      </w:pPr>
    </w:p>
    <w:p w14:paraId="3C393865" w14:textId="7A353E6C" w:rsidR="00833130" w:rsidRDefault="00833130" w:rsidP="003003A8">
      <w:pPr>
        <w:spacing w:line="480" w:lineRule="auto"/>
        <w:jc w:val="both"/>
      </w:pPr>
    </w:p>
    <w:p w14:paraId="67A8BD3A" w14:textId="4F704DFC" w:rsidR="00833130" w:rsidRDefault="00833130" w:rsidP="003003A8">
      <w:pPr>
        <w:spacing w:line="480" w:lineRule="auto"/>
        <w:jc w:val="both"/>
      </w:pPr>
    </w:p>
    <w:p w14:paraId="226C9650" w14:textId="3ACF45C4" w:rsidR="00833130" w:rsidRDefault="00833130" w:rsidP="003003A8">
      <w:pPr>
        <w:spacing w:line="480" w:lineRule="auto"/>
        <w:jc w:val="both"/>
      </w:pPr>
    </w:p>
    <w:p w14:paraId="3CB44DB7" w14:textId="6C163354" w:rsidR="00833130" w:rsidRDefault="00833130" w:rsidP="003003A8">
      <w:pPr>
        <w:spacing w:line="480" w:lineRule="auto"/>
        <w:jc w:val="both"/>
      </w:pPr>
    </w:p>
    <w:p w14:paraId="2ABC1328" w14:textId="0C379FE7" w:rsidR="00833130" w:rsidRDefault="00833130" w:rsidP="003003A8">
      <w:pPr>
        <w:spacing w:line="480" w:lineRule="auto"/>
        <w:jc w:val="both"/>
      </w:pPr>
    </w:p>
    <w:p w14:paraId="4CFE2780" w14:textId="4D3E3762" w:rsidR="00833130" w:rsidRDefault="00833130" w:rsidP="003003A8">
      <w:pPr>
        <w:spacing w:line="480" w:lineRule="auto"/>
        <w:jc w:val="both"/>
      </w:pPr>
    </w:p>
    <w:p w14:paraId="66DF9B4B" w14:textId="2B556D48" w:rsidR="00833130" w:rsidRDefault="00833130" w:rsidP="003003A8">
      <w:pPr>
        <w:spacing w:line="480" w:lineRule="auto"/>
        <w:jc w:val="both"/>
      </w:pPr>
    </w:p>
    <w:p w14:paraId="074E1F41" w14:textId="5C241008" w:rsidR="00833130" w:rsidRDefault="00833130" w:rsidP="003003A8">
      <w:pPr>
        <w:spacing w:line="480" w:lineRule="auto"/>
        <w:jc w:val="both"/>
      </w:pPr>
    </w:p>
    <w:p w14:paraId="6E87F505" w14:textId="70CFB328" w:rsidR="00A9719A" w:rsidRDefault="00A9719A" w:rsidP="003003A8">
      <w:pPr>
        <w:spacing w:line="480" w:lineRule="auto"/>
        <w:jc w:val="both"/>
      </w:pPr>
    </w:p>
    <w:p w14:paraId="6B18E690" w14:textId="355204D8" w:rsidR="00A9719A" w:rsidRDefault="00A9719A" w:rsidP="003003A8">
      <w:pPr>
        <w:spacing w:line="480" w:lineRule="auto"/>
        <w:jc w:val="both"/>
      </w:pPr>
    </w:p>
    <w:p w14:paraId="2690A6EA" w14:textId="77777777" w:rsidR="00A9719A" w:rsidRPr="00F060CF" w:rsidRDefault="00A9719A" w:rsidP="003003A8">
      <w:pPr>
        <w:spacing w:line="480" w:lineRule="auto"/>
        <w:jc w:val="both"/>
      </w:pPr>
    </w:p>
    <w:p w14:paraId="28D5235F" w14:textId="77777777" w:rsidR="00872AA8" w:rsidRDefault="00872AA8" w:rsidP="003345D8">
      <w:pPr>
        <w:pStyle w:val="Heading1"/>
        <w:jc w:val="center"/>
      </w:pPr>
      <w:r w:rsidRPr="00F060CF">
        <w:lastRenderedPageBreak/>
        <w:t>CHAPTER THREE</w:t>
      </w:r>
    </w:p>
    <w:p w14:paraId="13BAC9C2" w14:textId="77777777" w:rsidR="00872AA8" w:rsidRPr="00B02E68" w:rsidRDefault="00872AA8" w:rsidP="003345D8">
      <w:pPr>
        <w:pStyle w:val="Heading1"/>
        <w:jc w:val="center"/>
      </w:pPr>
      <w:r w:rsidRPr="00F060CF">
        <w:t>3.0 RESEARCH METHODOLOGY /SYSTEM ANALYSIS AND DESIGN</w:t>
      </w:r>
    </w:p>
    <w:p w14:paraId="7FDACD92" w14:textId="77777777" w:rsidR="00872AA8" w:rsidRPr="00B02E68" w:rsidRDefault="00872AA8" w:rsidP="00A9719A">
      <w:pPr>
        <w:pStyle w:val="Heading1"/>
      </w:pPr>
      <w:r w:rsidRPr="00B02E68">
        <w:t xml:space="preserve">3.1 </w:t>
      </w:r>
      <w:r>
        <w:t>Overview</w:t>
      </w:r>
    </w:p>
    <w:p w14:paraId="080D5FCA" w14:textId="77777777" w:rsidR="00872AA8" w:rsidRDefault="00872AA8" w:rsidP="00872AA8">
      <w:pPr>
        <w:spacing w:line="480" w:lineRule="auto"/>
        <w:jc w:val="both"/>
      </w:pPr>
      <w:r w:rsidRPr="00F060CF">
        <w:t xml:space="preserve">The research methodology outlines the processes and techniques used </w:t>
      </w:r>
      <w:r w:rsidRPr="00F66FDD">
        <w:t xml:space="preserve">for developing a digital platform to connect </w:t>
      </w:r>
      <w:r>
        <w:t>team managers</w:t>
      </w:r>
      <w:r w:rsidRPr="00F66FDD">
        <w:t xml:space="preserve"> and talented athletes, specifically in football and basketball. It outlines the system design, software requirements, platform development, testing and evaluation processes, and ethical considerations to ensure a systematic approach </w:t>
      </w:r>
      <w:r>
        <w:t>to</w:t>
      </w:r>
      <w:r w:rsidRPr="00F66FDD">
        <w:t xml:space="preserve"> building and deploying the platform.</w:t>
      </w:r>
      <w:r>
        <w:t xml:space="preserve"> The methodology procedure is shown in Figure 3.1.</w:t>
      </w:r>
    </w:p>
    <w:p w14:paraId="042084B4" w14:textId="77777777" w:rsidR="00872AA8" w:rsidRDefault="00872AA8" w:rsidP="00872AA8">
      <w:pPr>
        <w:spacing w:line="480" w:lineRule="auto"/>
        <w:jc w:val="center"/>
      </w:pPr>
      <w:r w:rsidRPr="003C716D">
        <w:rPr>
          <w:noProof/>
        </w:rPr>
        <w:drawing>
          <wp:inline distT="0" distB="0" distL="0" distR="0" wp14:anchorId="21547324" wp14:editId="5F8B0399">
            <wp:extent cx="4696480" cy="2457793"/>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96480" cy="2457793"/>
                    </a:xfrm>
                    <a:prstGeom prst="rect">
                      <a:avLst/>
                    </a:prstGeom>
                  </pic:spPr>
                </pic:pic>
              </a:graphicData>
            </a:graphic>
          </wp:inline>
        </w:drawing>
      </w:r>
    </w:p>
    <w:p w14:paraId="6E8FA955" w14:textId="77777777" w:rsidR="00872AA8" w:rsidRPr="003C716D" w:rsidRDefault="00872AA8" w:rsidP="00872AA8">
      <w:pPr>
        <w:spacing w:line="480" w:lineRule="auto"/>
        <w:jc w:val="center"/>
        <w:rPr>
          <w:b/>
          <w:bCs/>
        </w:rPr>
      </w:pPr>
      <w:r w:rsidRPr="003C716D">
        <w:rPr>
          <w:b/>
          <w:bCs/>
        </w:rPr>
        <w:t>Figure 3.1: Block Diagram of Platform Development Procedure</w:t>
      </w:r>
    </w:p>
    <w:p w14:paraId="186007B6" w14:textId="77777777" w:rsidR="00872AA8" w:rsidRPr="00F060CF" w:rsidRDefault="00872AA8" w:rsidP="00A9719A">
      <w:pPr>
        <w:pStyle w:val="Heading1"/>
      </w:pPr>
      <w:r>
        <w:rPr>
          <w:lang w:val="en-US"/>
        </w:rPr>
        <w:t xml:space="preserve">3.2 </w:t>
      </w:r>
      <w:r>
        <w:t xml:space="preserve">System </w:t>
      </w:r>
      <w:r w:rsidRPr="00F060CF">
        <w:t>Design</w:t>
      </w:r>
    </w:p>
    <w:p w14:paraId="37147EE6" w14:textId="77777777" w:rsidR="00872AA8" w:rsidRDefault="00872AA8" w:rsidP="00872AA8">
      <w:pPr>
        <w:spacing w:line="480" w:lineRule="auto"/>
        <w:jc w:val="both"/>
      </w:pPr>
      <w:r w:rsidRPr="00F47466">
        <w:t>The system design involves a thorough analysis and interpretation of the problem to create a solution that effectively addresses the identified needs. This process requires aligning the development requirements with the objectives of the platform to ensure it meets user expectations and functional goals. To achieve this, a comprehensive analysis of the necessary software, tools, and architecture is essential</w:t>
      </w:r>
      <w:r>
        <w:t xml:space="preserve"> </w:t>
      </w:r>
      <w:r w:rsidRPr="00F47466">
        <w:t xml:space="preserve">This section provides a </w:t>
      </w:r>
      <w:r w:rsidRPr="00F47466">
        <w:lastRenderedPageBreak/>
        <w:t>detailed overview of the software requirements, system architecture, and the tools utilized for the development of the platform</w:t>
      </w:r>
      <w:r>
        <w:t>.</w:t>
      </w:r>
    </w:p>
    <w:p w14:paraId="285516B9" w14:textId="77777777" w:rsidR="00872AA8" w:rsidRPr="00F83493" w:rsidRDefault="00872AA8" w:rsidP="00FA2A4D">
      <w:pPr>
        <w:pStyle w:val="Heading2"/>
      </w:pPr>
      <w:r w:rsidRPr="00F83493">
        <w:t>3.2.1 The Software Requirements</w:t>
      </w:r>
    </w:p>
    <w:p w14:paraId="63557086" w14:textId="77777777" w:rsidR="00872AA8" w:rsidRDefault="00872AA8" w:rsidP="00872AA8">
      <w:pPr>
        <w:spacing w:line="480" w:lineRule="auto"/>
        <w:jc w:val="both"/>
      </w:pPr>
      <w:r>
        <w:t xml:space="preserve">This section identifies the necessary software, libraries, and tools for the platform's development. </w:t>
      </w:r>
      <w:r w:rsidRPr="00F47466">
        <w:t xml:space="preserve">The platform requires selecting the appropriate programming languages, integrated development environments (IDEs), </w:t>
      </w:r>
      <w:r>
        <w:t xml:space="preserve">framework and </w:t>
      </w:r>
      <w:r w:rsidRPr="00F47466">
        <w:t>libraries that align with its objectives</w:t>
      </w:r>
      <w:r>
        <w:t>, database management system, development tools, Hosting, and the application programming interface</w:t>
      </w:r>
      <w:r w:rsidRPr="00F47466">
        <w:t>.</w:t>
      </w:r>
      <w:r>
        <w:t xml:space="preserve"> </w:t>
      </w:r>
    </w:p>
    <w:p w14:paraId="5FCAC328" w14:textId="77777777" w:rsidR="00872AA8" w:rsidRDefault="00872AA8" w:rsidP="00872AA8">
      <w:pPr>
        <w:pStyle w:val="ListParagraph"/>
        <w:numPr>
          <w:ilvl w:val="0"/>
          <w:numId w:val="37"/>
        </w:numPr>
        <w:spacing w:line="480" w:lineRule="auto"/>
        <w:jc w:val="both"/>
        <w:rPr>
          <w:b/>
          <w:bCs/>
        </w:rPr>
      </w:pPr>
      <w:r w:rsidRPr="009657FA">
        <w:rPr>
          <w:b/>
          <w:bCs/>
        </w:rPr>
        <w:t>Programming Language</w:t>
      </w:r>
    </w:p>
    <w:p w14:paraId="00ADC6C1" w14:textId="77777777" w:rsidR="00872AA8" w:rsidRDefault="00872AA8" w:rsidP="00872AA8">
      <w:pPr>
        <w:pStyle w:val="ListParagraph"/>
        <w:numPr>
          <w:ilvl w:val="0"/>
          <w:numId w:val="41"/>
        </w:numPr>
        <w:spacing w:line="480" w:lineRule="auto"/>
        <w:ind w:left="810"/>
        <w:jc w:val="both"/>
      </w:pPr>
      <w:r w:rsidRPr="009363BA">
        <w:rPr>
          <w:b/>
          <w:bCs/>
        </w:rPr>
        <w:t>HTML (Hyper-Text Markup Language):</w:t>
      </w:r>
      <w:r>
        <w:t xml:space="preserve"> Forms the backbone of the platform’s web pages by defining the layout, structure, and interactive elements like forms, profiles, and navigation menus that users engage with.</w:t>
      </w:r>
    </w:p>
    <w:p w14:paraId="25AE78D6" w14:textId="77777777" w:rsidR="00872AA8" w:rsidRDefault="00872AA8" w:rsidP="00872AA8">
      <w:pPr>
        <w:pStyle w:val="ListParagraph"/>
        <w:numPr>
          <w:ilvl w:val="0"/>
          <w:numId w:val="41"/>
        </w:numPr>
        <w:spacing w:line="480" w:lineRule="auto"/>
        <w:ind w:left="810"/>
        <w:jc w:val="both"/>
      </w:pPr>
      <w:r w:rsidRPr="009363BA">
        <w:rPr>
          <w:b/>
          <w:bCs/>
        </w:rPr>
        <w:t>CSS (Cascading Style Sheets):</w:t>
      </w:r>
      <w:r>
        <w:t xml:space="preserve"> Enhances the visual appeal and usability of the platform by controlling design aspects such as </w:t>
      </w:r>
      <w:proofErr w:type="spellStart"/>
      <w:r>
        <w:t>colors</w:t>
      </w:r>
      <w:proofErr w:type="spellEnd"/>
      <w:r>
        <w:t>, fonts, and layout, ensuring a responsive and consistent user experience across all devices.</w:t>
      </w:r>
    </w:p>
    <w:p w14:paraId="315E6F5A" w14:textId="77777777" w:rsidR="00872AA8" w:rsidRDefault="00872AA8" w:rsidP="00872AA8">
      <w:pPr>
        <w:pStyle w:val="ListParagraph"/>
        <w:numPr>
          <w:ilvl w:val="0"/>
          <w:numId w:val="41"/>
        </w:numPr>
        <w:spacing w:line="480" w:lineRule="auto"/>
        <w:ind w:left="810"/>
        <w:jc w:val="both"/>
      </w:pPr>
      <w:r w:rsidRPr="009363BA">
        <w:rPr>
          <w:b/>
          <w:bCs/>
        </w:rPr>
        <w:t>Java</w:t>
      </w:r>
      <w:r>
        <w:t>: Handles server-side operations and backend processing, including managing user sessions, handling input, and ensuring smooth communication between the server and database.</w:t>
      </w:r>
    </w:p>
    <w:p w14:paraId="0EE2AB39" w14:textId="77777777" w:rsidR="00872AA8" w:rsidRDefault="00872AA8" w:rsidP="00872AA8">
      <w:pPr>
        <w:pStyle w:val="ListParagraph"/>
        <w:numPr>
          <w:ilvl w:val="0"/>
          <w:numId w:val="41"/>
        </w:numPr>
        <w:spacing w:line="480" w:lineRule="auto"/>
        <w:ind w:left="810"/>
        <w:jc w:val="both"/>
      </w:pPr>
      <w:r w:rsidRPr="009363BA">
        <w:rPr>
          <w:b/>
          <w:bCs/>
        </w:rPr>
        <w:t>Python:</w:t>
      </w:r>
      <w:r>
        <w:t xml:space="preserve"> Used for backend development and integrating advanced features like machine learning algorithms, enabling talent analytics, and matching scouts with athletes.</w:t>
      </w:r>
    </w:p>
    <w:p w14:paraId="28CF6B89" w14:textId="77777777" w:rsidR="00872AA8" w:rsidRDefault="00872AA8" w:rsidP="00872AA8">
      <w:pPr>
        <w:pStyle w:val="ListParagraph"/>
        <w:numPr>
          <w:ilvl w:val="0"/>
          <w:numId w:val="41"/>
        </w:numPr>
        <w:spacing w:line="480" w:lineRule="auto"/>
        <w:ind w:left="810"/>
        <w:jc w:val="both"/>
      </w:pPr>
      <w:r w:rsidRPr="009363BA">
        <w:rPr>
          <w:b/>
          <w:bCs/>
        </w:rPr>
        <w:t>SQL (Structured Query Language):</w:t>
      </w:r>
      <w:r>
        <w:t xml:space="preserve"> Operates as the database language to store, manage, and retrieve user data, maintaining data integrity, security, and supporting complex queries for efficient information management.</w:t>
      </w:r>
    </w:p>
    <w:p w14:paraId="385D1CFB" w14:textId="77777777" w:rsidR="00872AA8" w:rsidRPr="009363BA" w:rsidRDefault="00872AA8" w:rsidP="00872AA8">
      <w:pPr>
        <w:pStyle w:val="ListParagraph"/>
        <w:spacing w:line="480" w:lineRule="auto"/>
        <w:ind w:left="810"/>
        <w:jc w:val="both"/>
      </w:pPr>
    </w:p>
    <w:p w14:paraId="672D9FD6" w14:textId="77777777" w:rsidR="00872AA8" w:rsidRDefault="00872AA8" w:rsidP="00872AA8">
      <w:pPr>
        <w:pStyle w:val="ListParagraph"/>
        <w:numPr>
          <w:ilvl w:val="0"/>
          <w:numId w:val="37"/>
        </w:numPr>
        <w:spacing w:line="480" w:lineRule="auto"/>
        <w:jc w:val="both"/>
        <w:rPr>
          <w:b/>
          <w:bCs/>
        </w:rPr>
      </w:pPr>
      <w:r w:rsidRPr="009363BA">
        <w:rPr>
          <w:b/>
          <w:bCs/>
        </w:rPr>
        <w:lastRenderedPageBreak/>
        <w:t>Frameworks and Libraries</w:t>
      </w:r>
    </w:p>
    <w:p w14:paraId="5C59C462" w14:textId="77777777" w:rsidR="00872AA8" w:rsidRDefault="00872AA8" w:rsidP="00872AA8">
      <w:pPr>
        <w:pStyle w:val="ListParagraph"/>
        <w:numPr>
          <w:ilvl w:val="0"/>
          <w:numId w:val="38"/>
        </w:numPr>
        <w:spacing w:line="480" w:lineRule="auto"/>
        <w:jc w:val="both"/>
      </w:pPr>
      <w:r>
        <w:t>React: A JavaScript library for building dynamic and interactive user interfaces, particularly the front-end components of the platform.</w:t>
      </w:r>
    </w:p>
    <w:p w14:paraId="7ACFD62A" w14:textId="77777777" w:rsidR="00872AA8" w:rsidRDefault="00872AA8" w:rsidP="00872AA8">
      <w:pPr>
        <w:pStyle w:val="ListParagraph"/>
        <w:numPr>
          <w:ilvl w:val="0"/>
          <w:numId w:val="38"/>
        </w:numPr>
        <w:spacing w:line="480" w:lineRule="auto"/>
        <w:jc w:val="both"/>
      </w:pPr>
      <w:r>
        <w:t>Materialize CSS: A responsive front-end framework based on Material Design principles to provide a modern and clean look to the platform.</w:t>
      </w:r>
    </w:p>
    <w:p w14:paraId="1257FF0C" w14:textId="77777777" w:rsidR="00872AA8" w:rsidRPr="00CE436E" w:rsidRDefault="00872AA8" w:rsidP="00872AA8">
      <w:pPr>
        <w:pStyle w:val="ListParagraph"/>
        <w:numPr>
          <w:ilvl w:val="0"/>
          <w:numId w:val="37"/>
        </w:numPr>
        <w:spacing w:line="480" w:lineRule="auto"/>
        <w:jc w:val="both"/>
        <w:rPr>
          <w:b/>
          <w:bCs/>
        </w:rPr>
      </w:pPr>
      <w:r w:rsidRPr="00CE436E">
        <w:rPr>
          <w:b/>
          <w:bCs/>
        </w:rPr>
        <w:t>Hosting:</w:t>
      </w:r>
      <w:r>
        <w:t xml:space="preserve"> A cloud platform </w:t>
      </w:r>
      <w:proofErr w:type="spellStart"/>
      <w:r>
        <w:t>Vercel</w:t>
      </w:r>
      <w:proofErr w:type="spellEnd"/>
      <w:r>
        <w:t xml:space="preserve"> was employed for static sites and serverless functions, chosen for its performance, scalability, and easy integration with React applications.</w:t>
      </w:r>
    </w:p>
    <w:p w14:paraId="54E03784" w14:textId="77777777" w:rsidR="00872AA8" w:rsidRDefault="00872AA8" w:rsidP="00872AA8">
      <w:pPr>
        <w:pStyle w:val="ListParagraph"/>
        <w:numPr>
          <w:ilvl w:val="0"/>
          <w:numId w:val="37"/>
        </w:numPr>
        <w:spacing w:line="480" w:lineRule="auto"/>
        <w:jc w:val="both"/>
      </w:pPr>
      <w:r w:rsidRPr="00F11617">
        <w:rPr>
          <w:b/>
          <w:bCs/>
        </w:rPr>
        <w:t>APIs:</w:t>
      </w:r>
      <w:r>
        <w:t xml:space="preserve"> </w:t>
      </w:r>
      <w:proofErr w:type="spellStart"/>
      <w:r>
        <w:t>Pocketbase</w:t>
      </w:r>
      <w:proofErr w:type="spellEnd"/>
      <w:r>
        <w:t>, is a backend API service used for managing the database, user authentication, and handling real-time data connections between athletes, scouts, and the platform administrator.</w:t>
      </w:r>
    </w:p>
    <w:p w14:paraId="38BE99B9" w14:textId="77777777" w:rsidR="00872AA8" w:rsidRPr="000B3661" w:rsidRDefault="00872AA8" w:rsidP="00872AA8">
      <w:pPr>
        <w:pStyle w:val="ListParagraph"/>
        <w:numPr>
          <w:ilvl w:val="0"/>
          <w:numId w:val="37"/>
        </w:numPr>
        <w:spacing w:line="480" w:lineRule="auto"/>
        <w:jc w:val="both"/>
        <w:rPr>
          <w:b/>
          <w:bCs/>
        </w:rPr>
      </w:pPr>
      <w:r w:rsidRPr="000B3661">
        <w:rPr>
          <w:b/>
          <w:bCs/>
        </w:rPr>
        <w:t>Database Management Systems (DBMS):</w:t>
      </w:r>
    </w:p>
    <w:p w14:paraId="031C0EB9" w14:textId="77777777" w:rsidR="00872AA8" w:rsidRDefault="00872AA8" w:rsidP="00872AA8">
      <w:pPr>
        <w:pStyle w:val="ListParagraph"/>
        <w:numPr>
          <w:ilvl w:val="0"/>
          <w:numId w:val="40"/>
        </w:numPr>
        <w:spacing w:line="480" w:lineRule="auto"/>
        <w:jc w:val="both"/>
      </w:pPr>
      <w:proofErr w:type="spellStart"/>
      <w:r>
        <w:t>PocketBase</w:t>
      </w:r>
      <w:proofErr w:type="spellEnd"/>
      <w:r>
        <w:t xml:space="preserve"> is an open-source backend that manages real-time data and user authentication for web and mobile applications. It simplifies athlete and scout registration, logins, and permissions, and provides a REST API for easy integration with the React front-end.</w:t>
      </w:r>
    </w:p>
    <w:p w14:paraId="666D91BE" w14:textId="77777777" w:rsidR="00872AA8" w:rsidRDefault="00872AA8" w:rsidP="00872AA8">
      <w:pPr>
        <w:pStyle w:val="ListParagraph"/>
        <w:numPr>
          <w:ilvl w:val="0"/>
          <w:numId w:val="40"/>
        </w:numPr>
        <w:spacing w:line="480" w:lineRule="auto"/>
        <w:jc w:val="both"/>
      </w:pPr>
      <w:r>
        <w:t>MySQL; is a scalable, high-performance relational database system used to store and manage structured data like user profiles and activity logs. It supports complex queries and data analysis, ensuring reliable and efficient data handling as the platform grows.</w:t>
      </w:r>
    </w:p>
    <w:p w14:paraId="147D0B42" w14:textId="77777777" w:rsidR="00872AA8" w:rsidRPr="00F11617" w:rsidRDefault="00872AA8" w:rsidP="00872AA8">
      <w:pPr>
        <w:spacing w:line="480" w:lineRule="auto"/>
        <w:jc w:val="both"/>
      </w:pPr>
      <w:r>
        <w:t>The c</w:t>
      </w:r>
      <w:r w:rsidRPr="000B3661">
        <w:t>ombin</w:t>
      </w:r>
      <w:r>
        <w:t>ation of</w:t>
      </w:r>
      <w:r w:rsidRPr="000B3661">
        <w:t xml:space="preserve"> </w:t>
      </w:r>
      <w:proofErr w:type="spellStart"/>
      <w:r w:rsidRPr="000B3661">
        <w:t>PocketBase</w:t>
      </w:r>
      <w:proofErr w:type="spellEnd"/>
      <w:r w:rsidRPr="000B3661">
        <w:t xml:space="preserve"> and MySQL, the platform benefits from both real-time data capabilities and the reliability of a mature relational database system, ensuring efficient, secure, and scalable data management.</w:t>
      </w:r>
    </w:p>
    <w:p w14:paraId="1C25964E" w14:textId="77777777" w:rsidR="00872AA8" w:rsidRPr="00625C02" w:rsidRDefault="00872AA8" w:rsidP="00FA2A4D">
      <w:pPr>
        <w:pStyle w:val="Heading2"/>
      </w:pPr>
      <w:r w:rsidRPr="00625C02">
        <w:lastRenderedPageBreak/>
        <w:t>3.2.2 System Architecture</w:t>
      </w:r>
    </w:p>
    <w:p w14:paraId="6903F212" w14:textId="77777777" w:rsidR="00872AA8" w:rsidRDefault="00872AA8" w:rsidP="00872AA8">
      <w:pPr>
        <w:spacing w:line="480" w:lineRule="auto"/>
        <w:jc w:val="both"/>
        <w:rPr>
          <w:lang w:val="en-GB"/>
        </w:rPr>
      </w:pPr>
      <w:r w:rsidRPr="00625C02">
        <w:rPr>
          <w:lang w:val="en-GB"/>
        </w:rPr>
        <w:t>This section provides a detailed explanation of the system architecture, including a block diagram that outlines the platform’s components and their interactions.</w:t>
      </w:r>
      <w:r>
        <w:rPr>
          <w:lang w:val="en-GB"/>
        </w:rPr>
        <w:t xml:space="preserve"> </w:t>
      </w:r>
      <w:r w:rsidRPr="00625C02">
        <w:rPr>
          <w:lang w:val="en-GB"/>
        </w:rPr>
        <w:t>The system is designed using a three-tier architecture that includes the layers</w:t>
      </w:r>
      <w:r>
        <w:rPr>
          <w:lang w:val="en-GB"/>
        </w:rPr>
        <w:t xml:space="preserve"> represented in Figure 3.2</w:t>
      </w:r>
      <w:r w:rsidRPr="00625C02">
        <w:rPr>
          <w:lang w:val="en-GB"/>
        </w:rPr>
        <w:t>:</w:t>
      </w:r>
    </w:p>
    <w:p w14:paraId="576A7E2B" w14:textId="77777777" w:rsidR="00872AA8" w:rsidRDefault="00872AA8" w:rsidP="00872AA8">
      <w:pPr>
        <w:spacing w:line="480" w:lineRule="auto"/>
        <w:jc w:val="center"/>
        <w:rPr>
          <w:lang w:val="en-GB"/>
        </w:rPr>
      </w:pPr>
      <w:r w:rsidRPr="00D47DFE">
        <w:rPr>
          <w:noProof/>
          <w:lang w:val="en-GB"/>
        </w:rPr>
        <w:drawing>
          <wp:inline distT="0" distB="0" distL="0" distR="0" wp14:anchorId="7528F1D6" wp14:editId="7315EB61">
            <wp:extent cx="5274310" cy="1890395"/>
            <wp:effectExtent l="38100" t="38100" r="40640" b="336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890395"/>
                    </a:xfrm>
                    <a:prstGeom prst="rect">
                      <a:avLst/>
                    </a:prstGeom>
                    <a:ln w="25400">
                      <a:solidFill>
                        <a:schemeClr val="tx1">
                          <a:alpha val="99000"/>
                        </a:schemeClr>
                      </a:solidFill>
                    </a:ln>
                  </pic:spPr>
                </pic:pic>
              </a:graphicData>
            </a:graphic>
          </wp:inline>
        </w:drawing>
      </w:r>
    </w:p>
    <w:p w14:paraId="2B772B76" w14:textId="77777777" w:rsidR="00872AA8" w:rsidRPr="00D47DFE" w:rsidRDefault="00872AA8" w:rsidP="00872AA8">
      <w:pPr>
        <w:spacing w:line="480" w:lineRule="auto"/>
        <w:jc w:val="center"/>
        <w:rPr>
          <w:b/>
          <w:bCs/>
          <w:lang w:val="en-GB"/>
        </w:rPr>
      </w:pPr>
      <w:r w:rsidRPr="00D47DFE">
        <w:rPr>
          <w:b/>
          <w:bCs/>
          <w:lang w:val="en-GB"/>
        </w:rPr>
        <w:t>Figure 3.3: Block Diagram of Platform Architecture</w:t>
      </w:r>
    </w:p>
    <w:p w14:paraId="15CB20AA" w14:textId="77777777" w:rsidR="00872AA8" w:rsidRPr="00625C02" w:rsidRDefault="00872AA8" w:rsidP="00872AA8">
      <w:pPr>
        <w:pStyle w:val="ListParagraph"/>
        <w:numPr>
          <w:ilvl w:val="0"/>
          <w:numId w:val="39"/>
        </w:numPr>
        <w:spacing w:line="480" w:lineRule="auto"/>
      </w:pPr>
      <w:r w:rsidRPr="00625C02">
        <w:rPr>
          <w:b/>
          <w:bCs/>
        </w:rPr>
        <w:t>Presentation Layer</w:t>
      </w:r>
    </w:p>
    <w:p w14:paraId="2CB0E895" w14:textId="77777777" w:rsidR="00872AA8" w:rsidRPr="00625C02" w:rsidRDefault="00872AA8" w:rsidP="00872AA8">
      <w:pPr>
        <w:spacing w:line="480" w:lineRule="auto"/>
        <w:jc w:val="both"/>
        <w:rPr>
          <w:lang w:val="en-GB"/>
        </w:rPr>
      </w:pPr>
      <w:r w:rsidRPr="00625C02">
        <w:t>This layer consists of the user interface, developed using HTML, CSS, and React.</w:t>
      </w:r>
      <w:r>
        <w:t xml:space="preserve"> </w:t>
      </w:r>
      <w:r w:rsidRPr="00625C02">
        <w:rPr>
          <w:lang w:val="en-GB"/>
        </w:rPr>
        <w:t>It provides web pages for different user types (athletes, scouts, and admins), allowing them to register, log in, search, and interact.</w:t>
      </w:r>
      <w:r>
        <w:rPr>
          <w:lang w:val="en-GB"/>
        </w:rPr>
        <w:t xml:space="preserve"> </w:t>
      </w:r>
      <w:r w:rsidRPr="00625C02">
        <w:rPr>
          <w:lang w:val="en-GB"/>
        </w:rPr>
        <w:t>The use of Materialize CSS ensures the interface is responsive, visually appealing, and easy to navigate.</w:t>
      </w:r>
    </w:p>
    <w:p w14:paraId="19D77944" w14:textId="77777777" w:rsidR="00872AA8" w:rsidRPr="00625C02" w:rsidRDefault="00872AA8" w:rsidP="00872AA8">
      <w:pPr>
        <w:pStyle w:val="ListParagraph"/>
        <w:numPr>
          <w:ilvl w:val="0"/>
          <w:numId w:val="39"/>
        </w:numPr>
        <w:spacing w:line="480" w:lineRule="auto"/>
      </w:pPr>
      <w:r w:rsidRPr="00625C02">
        <w:rPr>
          <w:b/>
          <w:bCs/>
        </w:rPr>
        <w:t>Application Layer</w:t>
      </w:r>
    </w:p>
    <w:p w14:paraId="7A53F712" w14:textId="77777777" w:rsidR="00872AA8" w:rsidRDefault="00872AA8" w:rsidP="00872AA8">
      <w:pPr>
        <w:spacing w:line="480" w:lineRule="auto"/>
        <w:jc w:val="both"/>
        <w:rPr>
          <w:lang w:val="en-GB"/>
        </w:rPr>
      </w:pPr>
      <w:r w:rsidRPr="00625C02">
        <w:rPr>
          <w:lang w:val="en-GB"/>
        </w:rPr>
        <w:t xml:space="preserve">The core logic of the platform is handled here </w:t>
      </w:r>
      <w:r>
        <w:rPr>
          <w:lang w:val="en-GB"/>
        </w:rPr>
        <w:t xml:space="preserve">and </w:t>
      </w:r>
      <w:r w:rsidRPr="00625C02">
        <w:rPr>
          <w:lang w:val="en-GB"/>
        </w:rPr>
        <w:t>built using Java and Python.</w:t>
      </w:r>
      <w:r>
        <w:rPr>
          <w:lang w:val="en-GB"/>
        </w:rPr>
        <w:t xml:space="preserve"> </w:t>
      </w:r>
      <w:r w:rsidRPr="00625C02">
        <w:rPr>
          <w:lang w:val="en-GB"/>
        </w:rPr>
        <w:t>This layer processes user requests, manages user sessions, handles data processing, and ensures secure communication between different parts of the system.</w:t>
      </w:r>
      <w:r>
        <w:rPr>
          <w:lang w:val="en-GB"/>
        </w:rPr>
        <w:t xml:space="preserve"> </w:t>
      </w:r>
      <w:r w:rsidRPr="00625C02">
        <w:rPr>
          <w:lang w:val="en-GB"/>
        </w:rPr>
        <w:t xml:space="preserve">It also integrates with APIs like </w:t>
      </w:r>
      <w:proofErr w:type="spellStart"/>
      <w:r w:rsidRPr="00625C02">
        <w:rPr>
          <w:lang w:val="en-GB"/>
        </w:rPr>
        <w:t>Pocketbase</w:t>
      </w:r>
      <w:proofErr w:type="spellEnd"/>
      <w:r w:rsidRPr="00625C02">
        <w:rPr>
          <w:lang w:val="en-GB"/>
        </w:rPr>
        <w:t xml:space="preserve"> for real-time data management, user authentication, and notifications.</w:t>
      </w:r>
    </w:p>
    <w:p w14:paraId="023A77C9" w14:textId="77777777" w:rsidR="00872AA8" w:rsidRDefault="00872AA8" w:rsidP="00872AA8">
      <w:pPr>
        <w:spacing w:line="480" w:lineRule="auto"/>
        <w:jc w:val="both"/>
        <w:rPr>
          <w:lang w:val="en-GB"/>
        </w:rPr>
      </w:pPr>
    </w:p>
    <w:p w14:paraId="18121271" w14:textId="77777777" w:rsidR="00872AA8" w:rsidRPr="00625C02" w:rsidRDefault="00872AA8" w:rsidP="00872AA8">
      <w:pPr>
        <w:spacing w:line="480" w:lineRule="auto"/>
        <w:jc w:val="both"/>
        <w:rPr>
          <w:lang w:val="en-GB"/>
        </w:rPr>
      </w:pPr>
    </w:p>
    <w:p w14:paraId="085A4A47" w14:textId="77777777" w:rsidR="00872AA8" w:rsidRPr="009363BA" w:rsidRDefault="00872AA8" w:rsidP="00872AA8">
      <w:pPr>
        <w:pStyle w:val="ListParagraph"/>
        <w:numPr>
          <w:ilvl w:val="0"/>
          <w:numId w:val="39"/>
        </w:numPr>
        <w:spacing w:line="480" w:lineRule="auto"/>
        <w:jc w:val="both"/>
        <w:rPr>
          <w:b/>
          <w:bCs/>
        </w:rPr>
      </w:pPr>
      <w:r w:rsidRPr="009363BA">
        <w:rPr>
          <w:b/>
          <w:bCs/>
        </w:rPr>
        <w:lastRenderedPageBreak/>
        <w:t>Data Layer</w:t>
      </w:r>
    </w:p>
    <w:p w14:paraId="0AE04C61" w14:textId="77777777" w:rsidR="00872AA8" w:rsidRDefault="00872AA8" w:rsidP="00872AA8">
      <w:pPr>
        <w:spacing w:line="480" w:lineRule="auto"/>
        <w:jc w:val="both"/>
        <w:rPr>
          <w:lang w:val="en-GB"/>
        </w:rPr>
      </w:pPr>
      <w:r w:rsidRPr="00625C02">
        <w:rPr>
          <w:lang w:val="en-GB"/>
        </w:rPr>
        <w:t>Utilizes SQL for managing and querying the relational database.</w:t>
      </w:r>
      <w:r>
        <w:rPr>
          <w:lang w:val="en-GB"/>
        </w:rPr>
        <w:t xml:space="preserve"> </w:t>
      </w:r>
      <w:r w:rsidRPr="00625C02">
        <w:rPr>
          <w:lang w:val="en-GB"/>
        </w:rPr>
        <w:t>Stores user profiles, connection requests, communication logs, and other relevant data.</w:t>
      </w:r>
      <w:r>
        <w:rPr>
          <w:lang w:val="en-GB"/>
        </w:rPr>
        <w:t xml:space="preserve"> </w:t>
      </w:r>
      <w:proofErr w:type="spellStart"/>
      <w:r w:rsidRPr="00625C02">
        <w:rPr>
          <w:lang w:val="en-GB"/>
        </w:rPr>
        <w:t>Pocketbase</w:t>
      </w:r>
      <w:proofErr w:type="spellEnd"/>
      <w:r w:rsidRPr="00625C02">
        <w:rPr>
          <w:lang w:val="en-GB"/>
        </w:rPr>
        <w:t xml:space="preserve"> API acts as a data management layer, ensuring data consistency and providing an interface for CRUD (Create, Read, Update, Delete) operations.</w:t>
      </w:r>
    </w:p>
    <w:p w14:paraId="59DEDCC2" w14:textId="77777777" w:rsidR="00872AA8" w:rsidRPr="00840D1C" w:rsidRDefault="00872AA8" w:rsidP="00872AA8">
      <w:pPr>
        <w:pStyle w:val="ListParagraph"/>
        <w:numPr>
          <w:ilvl w:val="0"/>
          <w:numId w:val="39"/>
        </w:numPr>
        <w:spacing w:line="480" w:lineRule="auto"/>
        <w:jc w:val="both"/>
        <w:rPr>
          <w:b/>
          <w:bCs/>
        </w:rPr>
      </w:pPr>
      <w:r w:rsidRPr="00840D1C">
        <w:rPr>
          <w:b/>
          <w:bCs/>
        </w:rPr>
        <w:t>Block Diagram Description</w:t>
      </w:r>
    </w:p>
    <w:p w14:paraId="55C7EF2B" w14:textId="625621C4" w:rsidR="00872AA8" w:rsidRDefault="00872AA8" w:rsidP="00872AA8">
      <w:pPr>
        <w:spacing w:line="480" w:lineRule="auto"/>
        <w:jc w:val="both"/>
        <w:rPr>
          <w:lang w:val="en-GB"/>
        </w:rPr>
      </w:pPr>
      <w:r w:rsidRPr="00840D1C">
        <w:rPr>
          <w:lang w:val="en-GB"/>
        </w:rPr>
        <w:t>The block diagram illustrates the flow of data and interaction between various components</w:t>
      </w:r>
      <w:r>
        <w:rPr>
          <w:lang w:val="en-GB"/>
        </w:rPr>
        <w:t>. Figure 3.4 illustrates the component's interaction, facilitating the information flow between the registered athletes and team owners.</w:t>
      </w:r>
    </w:p>
    <w:p w14:paraId="1D5A343F" w14:textId="5A060CC0" w:rsidR="00F016DE" w:rsidRDefault="00F016DE" w:rsidP="00872AA8">
      <w:pPr>
        <w:spacing w:line="480" w:lineRule="auto"/>
        <w:jc w:val="both"/>
        <w:rPr>
          <w:lang w:val="en-GB"/>
        </w:rPr>
      </w:pPr>
    </w:p>
    <w:p w14:paraId="2E2A2D23" w14:textId="59F45F30" w:rsidR="00F016DE" w:rsidRDefault="00D63049" w:rsidP="00872AA8">
      <w:pPr>
        <w:spacing w:line="480" w:lineRule="auto"/>
        <w:jc w:val="both"/>
        <w:rPr>
          <w:lang w:val="en-GB"/>
        </w:rPr>
      </w:pPr>
      <w:r>
        <w:rPr>
          <w:noProof/>
          <w:lang w:val="en-GB"/>
        </w:rPr>
        <mc:AlternateContent>
          <mc:Choice Requires="wpg">
            <w:drawing>
              <wp:anchor distT="0" distB="0" distL="114300" distR="114300" simplePos="0" relativeHeight="251675136" behindDoc="0" locked="0" layoutInCell="1" allowOverlap="1" wp14:anchorId="0EF4879C" wp14:editId="5BFD06D0">
                <wp:simplePos x="0" y="0"/>
                <wp:positionH relativeFrom="column">
                  <wp:posOffset>895350</wp:posOffset>
                </wp:positionH>
                <wp:positionV relativeFrom="paragraph">
                  <wp:posOffset>254000</wp:posOffset>
                </wp:positionV>
                <wp:extent cx="3699510" cy="3084978"/>
                <wp:effectExtent l="0" t="0" r="15240" b="20320"/>
                <wp:wrapNone/>
                <wp:docPr id="3" name="Group 3"/>
                <wp:cNvGraphicFramePr/>
                <a:graphic xmlns:a="http://schemas.openxmlformats.org/drawingml/2006/main">
                  <a:graphicData uri="http://schemas.microsoft.com/office/word/2010/wordprocessingGroup">
                    <wpg:wgp>
                      <wpg:cNvGrpSpPr/>
                      <wpg:grpSpPr>
                        <a:xfrm>
                          <a:off x="0" y="0"/>
                          <a:ext cx="3699510" cy="3084978"/>
                          <a:chOff x="0" y="0"/>
                          <a:chExt cx="3699510" cy="3084978"/>
                        </a:xfrm>
                      </wpg:grpSpPr>
                      <wpg:grpSp>
                        <wpg:cNvPr id="98" name="Group 98"/>
                        <wpg:cNvGrpSpPr/>
                        <wpg:grpSpPr>
                          <a:xfrm>
                            <a:off x="0" y="0"/>
                            <a:ext cx="3699510" cy="3084978"/>
                            <a:chOff x="-420490" y="1"/>
                            <a:chExt cx="3568669" cy="2388568"/>
                          </a:xfrm>
                        </wpg:grpSpPr>
                        <wps:wsp>
                          <wps:cNvPr id="99" name="Connector: Elbow 99"/>
                          <wps:cNvCnPr/>
                          <wps:spPr>
                            <a:xfrm rot="5400000">
                              <a:off x="2244786" y="1001123"/>
                              <a:ext cx="231282" cy="200113"/>
                            </a:xfrm>
                            <a:prstGeom prst="bentConnector3">
                              <a:avLst>
                                <a:gd name="adj1" fmla="val 50000"/>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0" name="Rectangle: Rounded Corners 100"/>
                          <wps:cNvSpPr/>
                          <wps:spPr>
                            <a:xfrm>
                              <a:off x="-420490" y="631059"/>
                              <a:ext cx="1497639" cy="354500"/>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D7E31" w14:textId="1A361B52" w:rsidR="00F016DE" w:rsidRDefault="00F016DE" w:rsidP="00F016DE">
                                <w:pPr>
                                  <w:jc w:val="center"/>
                                  <w:rPr>
                                    <w:color w:val="FFFFFF" w:themeColor="background1"/>
                                  </w:rPr>
                                </w:pPr>
                                <w:r>
                                  <w:t>Athlete Port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Rectangle: Rounded Corners 101"/>
                          <wps:cNvSpPr/>
                          <wps:spPr>
                            <a:xfrm>
                              <a:off x="1730968" y="611978"/>
                              <a:ext cx="1417211" cy="358264"/>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EA78E33" w14:textId="4A6F34C1" w:rsidR="00F016DE" w:rsidRDefault="00F016DE" w:rsidP="00F016DE">
                                <w:pPr>
                                  <w:jc w:val="center"/>
                                  <w:rPr>
                                    <w:color w:val="FFFFFF" w:themeColor="background1"/>
                                  </w:rPr>
                                </w:pPr>
                                <w:r>
                                  <w:t>Scout Port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Connector: Elbow 102"/>
                          <wps:cNvCnPr/>
                          <wps:spPr>
                            <a:xfrm rot="10800000" flipV="1">
                              <a:off x="430161" y="120584"/>
                              <a:ext cx="366251" cy="510848"/>
                            </a:xfrm>
                            <a:prstGeom prst="bentConnector2">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3" name="Connector: Elbow 103"/>
                          <wps:cNvCnPr/>
                          <wps:spPr>
                            <a:xfrm>
                              <a:off x="2224248" y="120598"/>
                              <a:ext cx="314632" cy="491613"/>
                            </a:xfrm>
                            <a:prstGeom prst="bentConnector2">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4" name="Rectangle: Rounded Corners 104"/>
                          <wps:cNvSpPr/>
                          <wps:spPr>
                            <a:xfrm>
                              <a:off x="766818" y="1"/>
                              <a:ext cx="1457430" cy="398621"/>
                            </a:xfrm>
                            <a:prstGeom prst="roundRect">
                              <a:avLst/>
                            </a:prstGeom>
                            <a:solidFill>
                              <a:schemeClr val="bg1"/>
                            </a:solid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097046" w14:textId="0CC2B440" w:rsidR="00F016DE" w:rsidRDefault="00F016DE" w:rsidP="00F016DE">
                                <w:pPr>
                                  <w:jc w:val="center"/>
                                </w:pPr>
                                <w:r>
                                  <w:t>User Interfa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Connector: Elbow 105"/>
                          <wps:cNvCnPr/>
                          <wps:spPr>
                            <a:xfrm rot="16200000" flipH="1">
                              <a:off x="379408" y="1011663"/>
                              <a:ext cx="222687" cy="187670"/>
                            </a:xfrm>
                            <a:prstGeom prst="bentConnector3">
                              <a:avLst>
                                <a:gd name="adj1" fmla="val 50000"/>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6" name="Rectangle: Rounded Corners 106"/>
                          <wps:cNvSpPr/>
                          <wps:spPr>
                            <a:xfrm>
                              <a:off x="369021" y="1216798"/>
                              <a:ext cx="2086927" cy="331912"/>
                            </a:xfrm>
                            <a:prstGeom prst="roundRect">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32CCA1" w14:textId="5641B8AB" w:rsidR="00F016DE" w:rsidRDefault="00F016DE" w:rsidP="00F016DE">
                                <w:pPr>
                                  <w:jc w:val="center"/>
                                </w:pPr>
                                <w:r>
                                  <w:t>Application Lay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Cylinder 108"/>
                          <wps:cNvSpPr/>
                          <wps:spPr>
                            <a:xfrm>
                              <a:off x="1095551" y="1813826"/>
                              <a:ext cx="790709" cy="574743"/>
                            </a:xfrm>
                            <a:prstGeom prst="can">
                              <a:avLst>
                                <a:gd name="adj" fmla="val 30708"/>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2D8831A" w14:textId="77777777" w:rsidR="00F016DE" w:rsidRDefault="00F016DE" w:rsidP="00F016DE">
                                <w:pPr>
                                  <w:jc w:val="center"/>
                                </w:pPr>
                                <w:r>
                                  <w:t>Databa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 name="Connector: Elbow 2"/>
                        <wps:cNvCnPr/>
                        <wps:spPr>
                          <a:xfrm>
                            <a:off x="1095375" y="2000250"/>
                            <a:ext cx="476250" cy="704850"/>
                          </a:xfrm>
                          <a:prstGeom prst="bentConnector3">
                            <a:avLst>
                              <a:gd name="adj1" fmla="val -442"/>
                            </a:avLst>
                          </a:prstGeom>
                          <a:ln w="19050">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EF4879C" id="Group 3" o:spid="_x0000_s1026" style="position:absolute;left:0;text-align:left;margin-left:70.5pt;margin-top:20pt;width:291.3pt;height:242.9pt;z-index:251675136" coordsize="36995,308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">
                <v:group id="Group 98" o:spid="_x0000_s1027" style="position:absolute;width:36995;height:30849" coordorigin="-4204" coordsize="35686,23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99" o:spid="_x0000_s1028" type="#_x0000_t34" style="position:absolute;left:22447;top:10011;width:2313;height:200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" strokecolor="black [3213]" strokeweight="1.5pt">
                    <v:stroke endarrow="block"/>
                  </v:shape>
                  <v:roundrect id="Rectangle: Rounded Corners 100" o:spid="_x0000_s1029" style="position:absolute;left:-4204;top:6310;width:14975;height:354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" filled="f" strokecolor="black [3213]" strokeweight="1.5pt">
                    <v:textbox>
                      <w:txbxContent>
                        <w:p w14:paraId="577D7E31" w14:textId="1A361B52" w:rsidR="00F016DE" w:rsidRDefault="00F016DE" w:rsidP="00F016DE">
                          <w:pPr>
                            <w:jc w:val="center"/>
                            <w:rPr>
                              <w:color w:val="FFFFFF" w:themeColor="background1"/>
                            </w:rPr>
                          </w:pPr>
                          <w:r>
                            <w:t>Athlete Portal</w:t>
                          </w:r>
                        </w:p>
                      </w:txbxContent>
                    </v:textbox>
                  </v:roundrect>
                  <v:roundrect id="Rectangle: Rounded Corners 101" o:spid="_x0000_s1030" style="position:absolute;left:17309;top:6119;width:14172;height:358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" filled="f" strokecolor="black [3213]" strokeweight="1.5pt">
                    <v:textbox>
                      <w:txbxContent>
                        <w:p w14:paraId="4EA78E33" w14:textId="4A6F34C1" w:rsidR="00F016DE" w:rsidRDefault="00F016DE" w:rsidP="00F016DE">
                          <w:pPr>
                            <w:jc w:val="center"/>
                            <w:rPr>
                              <w:color w:val="FFFFFF" w:themeColor="background1"/>
                            </w:rPr>
                          </w:pPr>
                          <w:r>
                            <w:t>Scout Portal</w:t>
                          </w:r>
                        </w:p>
                      </w:txbxContent>
                    </v:textbox>
                  </v:roundrect>
                  <v:shapetype id="_x0000_t33" coordsize="21600,21600" o:spt="33" o:oned="t" path="m,l21600,r,21600e" filled="f">
                    <v:stroke joinstyle="miter"/>
                    <v:path arrowok="t" fillok="f" o:connecttype="none"/>
                    <o:lock v:ext="edit" shapetype="t"/>
                  </v:shapetype>
                  <v:shape id="Connector: Elbow 102" o:spid="_x0000_s1031" type="#_x0000_t33" style="position:absolute;left:4301;top:1205;width:3663;height:5109;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" strokecolor="black [3213]" strokeweight="1.5pt">
                    <v:stroke endarrow="block"/>
                  </v:shape>
                  <v:shape id="Connector: Elbow 103" o:spid="_x0000_s1032" type="#_x0000_t33" style="position:absolute;left:22242;top:1205;width:3146;height:491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" strokecolor="black [3213]" strokeweight="1.5pt">
                    <v:stroke endarrow="block"/>
                  </v:shape>
                  <v:roundrect id="Rectangle: Rounded Corners 104" o:spid="_x0000_s1033" style="position:absolute;left:7668;width:14574;height:39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" fillcolor="white [3212]" strokecolor="black [3213]" strokeweight="1.5pt">
                    <v:textbox>
                      <w:txbxContent>
                        <w:p w14:paraId="66097046" w14:textId="0CC2B440" w:rsidR="00F016DE" w:rsidRDefault="00F016DE" w:rsidP="00F016DE">
                          <w:pPr>
                            <w:jc w:val="center"/>
                          </w:pPr>
                          <w:r>
                            <w:t>User Interface</w:t>
                          </w:r>
                        </w:p>
                      </w:txbxContent>
                    </v:textbox>
                  </v:roundrect>
                  <v:shape id="Connector: Elbow 105" o:spid="_x0000_s1034" type="#_x0000_t34" style="position:absolute;left:3793;top:10117;width:2227;height:187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" strokecolor="black [3213]" strokeweight="1.5pt">
                    <v:stroke endarrow="block"/>
                  </v:shape>
                  <v:roundrect id="Rectangle: Rounded Corners 106" o:spid="_x0000_s1035" style="position:absolute;left:3690;top:12167;width:20869;height:332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" filled="f" strokecolor="black [3213]" strokeweight="1.5pt">
                    <v:textbox>
                      <w:txbxContent>
                        <w:p w14:paraId="0F32CCA1" w14:textId="5641B8AB" w:rsidR="00F016DE" w:rsidRDefault="00F016DE" w:rsidP="00F016DE">
                          <w:pPr>
                            <w:jc w:val="center"/>
                          </w:pPr>
                          <w:r>
                            <w:t>Application Layer</w:t>
                          </w:r>
                        </w:p>
                      </w:txbxContent>
                    </v:textbox>
                  </v:roundrect>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108" o:spid="_x0000_s1036" type="#_x0000_t22" style="position:absolute;left:10955;top:18138;width:7907;height:5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" adj="6633" fillcolor="white [3201]" strokecolor="black [3213]" strokeweight="1.5pt">
                    <v:textbox>
                      <w:txbxContent>
                        <w:p w14:paraId="12D8831A" w14:textId="77777777" w:rsidR="00F016DE" w:rsidRDefault="00F016DE" w:rsidP="00F016DE">
                          <w:pPr>
                            <w:jc w:val="center"/>
                          </w:pPr>
                          <w:r>
                            <w:t>Database</w:t>
                          </w:r>
                        </w:p>
                      </w:txbxContent>
                    </v:textbox>
                  </v:shape>
                </v:group>
                <v:shape id="Connector: Elbow 2" o:spid="_x0000_s1037" type="#_x0000_t34" style="position:absolute;left:10953;top:20002;width:4763;height:704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" adj="-95" strokecolor="black [3213]" strokeweight="1.5pt">
                  <v:stroke startarrow="block" endarrow="block"/>
                </v:shape>
              </v:group>
            </w:pict>
          </mc:Fallback>
        </mc:AlternateContent>
      </w:r>
    </w:p>
    <w:p w14:paraId="1284A9D3" w14:textId="48A82AD8" w:rsidR="00F016DE" w:rsidRDefault="00F016DE" w:rsidP="00872AA8">
      <w:pPr>
        <w:spacing w:line="480" w:lineRule="auto"/>
        <w:jc w:val="both"/>
        <w:rPr>
          <w:lang w:val="en-GB"/>
        </w:rPr>
      </w:pPr>
    </w:p>
    <w:p w14:paraId="23503B9D" w14:textId="6BB10FD1" w:rsidR="00F016DE" w:rsidRDefault="00F016DE" w:rsidP="00872AA8">
      <w:pPr>
        <w:spacing w:line="480" w:lineRule="auto"/>
        <w:jc w:val="both"/>
        <w:rPr>
          <w:lang w:val="en-GB"/>
        </w:rPr>
      </w:pPr>
    </w:p>
    <w:p w14:paraId="02B8A79C" w14:textId="0102C7B2" w:rsidR="00F016DE" w:rsidRDefault="00F016DE" w:rsidP="00872AA8">
      <w:pPr>
        <w:spacing w:line="480" w:lineRule="auto"/>
        <w:jc w:val="both"/>
        <w:rPr>
          <w:lang w:val="en-GB"/>
        </w:rPr>
      </w:pPr>
    </w:p>
    <w:p w14:paraId="62B397BC" w14:textId="30B3B705" w:rsidR="00F016DE" w:rsidRDefault="00F016DE" w:rsidP="00872AA8">
      <w:pPr>
        <w:spacing w:line="480" w:lineRule="auto"/>
        <w:jc w:val="both"/>
        <w:rPr>
          <w:lang w:val="en-GB"/>
        </w:rPr>
      </w:pPr>
    </w:p>
    <w:p w14:paraId="0CDEB6E6" w14:textId="03717E43" w:rsidR="00F016DE" w:rsidRDefault="00F016DE" w:rsidP="00872AA8">
      <w:pPr>
        <w:spacing w:line="480" w:lineRule="auto"/>
        <w:jc w:val="both"/>
        <w:rPr>
          <w:lang w:val="en-GB"/>
        </w:rPr>
      </w:pPr>
    </w:p>
    <w:p w14:paraId="5017C3AF" w14:textId="28A2052B" w:rsidR="00F016DE" w:rsidRDefault="00F016DE" w:rsidP="00872AA8">
      <w:pPr>
        <w:spacing w:line="480" w:lineRule="auto"/>
        <w:jc w:val="both"/>
        <w:rPr>
          <w:lang w:val="en-GB"/>
        </w:rPr>
      </w:pPr>
    </w:p>
    <w:p w14:paraId="32B3B42B" w14:textId="4BCB37E3" w:rsidR="00F016DE" w:rsidRDefault="00F016DE" w:rsidP="00872AA8">
      <w:pPr>
        <w:spacing w:line="480" w:lineRule="auto"/>
        <w:jc w:val="both"/>
        <w:rPr>
          <w:lang w:val="en-GB"/>
        </w:rPr>
      </w:pPr>
    </w:p>
    <w:p w14:paraId="13BB0500" w14:textId="78D684D1" w:rsidR="00F016DE" w:rsidRPr="00840D1C" w:rsidRDefault="00F016DE" w:rsidP="00872AA8">
      <w:pPr>
        <w:spacing w:line="480" w:lineRule="auto"/>
        <w:jc w:val="both"/>
        <w:rPr>
          <w:lang w:val="en-GB"/>
        </w:rPr>
      </w:pPr>
    </w:p>
    <w:p w14:paraId="722F25A7" w14:textId="54D5C1CD" w:rsidR="00872AA8" w:rsidRDefault="00872AA8" w:rsidP="00872AA8">
      <w:pPr>
        <w:spacing w:line="480" w:lineRule="auto"/>
        <w:jc w:val="center"/>
        <w:rPr>
          <w:lang w:val="en-GB"/>
        </w:rPr>
      </w:pPr>
    </w:p>
    <w:p w14:paraId="15C45A20" w14:textId="77777777" w:rsidR="00872AA8" w:rsidRPr="00F85A2B" w:rsidRDefault="00872AA8" w:rsidP="00872AA8">
      <w:pPr>
        <w:spacing w:line="480" w:lineRule="auto"/>
        <w:jc w:val="center"/>
        <w:rPr>
          <w:b/>
          <w:bCs/>
          <w:lang w:val="en-GB"/>
        </w:rPr>
      </w:pPr>
      <w:r w:rsidRPr="00F85A2B">
        <w:rPr>
          <w:b/>
          <w:bCs/>
          <w:lang w:val="en-GB"/>
        </w:rPr>
        <w:t>Figure 3.4: Dataflow and User Interaction</w:t>
      </w:r>
    </w:p>
    <w:p w14:paraId="28C24B2D" w14:textId="77777777" w:rsidR="00872AA8" w:rsidRPr="00EE7FD6" w:rsidRDefault="00872AA8" w:rsidP="00872AA8">
      <w:pPr>
        <w:pStyle w:val="ListParagraph"/>
        <w:numPr>
          <w:ilvl w:val="0"/>
          <w:numId w:val="42"/>
        </w:numPr>
        <w:spacing w:line="480" w:lineRule="auto"/>
        <w:jc w:val="both"/>
      </w:pPr>
      <w:r w:rsidRPr="00EE7FD6">
        <w:t>Users (Athletes, Scouts, Admins) access the platform through the User Interface (UI), developed with HTML, CSS, and React.</w:t>
      </w:r>
      <w:r>
        <w:t xml:space="preserve"> The users can register and login as athletes or team owners. Their data is then stored in the connected database.</w:t>
      </w:r>
    </w:p>
    <w:p w14:paraId="40CAD71D" w14:textId="77777777" w:rsidR="00872AA8" w:rsidRPr="00EE7FD6" w:rsidRDefault="00872AA8" w:rsidP="00872AA8">
      <w:pPr>
        <w:pStyle w:val="ListParagraph"/>
        <w:numPr>
          <w:ilvl w:val="0"/>
          <w:numId w:val="42"/>
        </w:numPr>
        <w:spacing w:line="480" w:lineRule="auto"/>
        <w:jc w:val="both"/>
      </w:pPr>
      <w:r w:rsidRPr="00EE7FD6">
        <w:lastRenderedPageBreak/>
        <w:t>The U</w:t>
      </w:r>
      <w:r>
        <w:t>ser-</w:t>
      </w:r>
      <w:r w:rsidRPr="00EE7FD6">
        <w:t>I</w:t>
      </w:r>
      <w:r>
        <w:t>nterface</w:t>
      </w:r>
      <w:r w:rsidRPr="00EE7FD6">
        <w:t xml:space="preserve"> sends requests to the Application Layer, where backend processing (Java and Python) handles data processing, logic implementation, and interaction with the database.</w:t>
      </w:r>
      <w:r>
        <w:t xml:space="preserve"> It provides an interactive page for users to send requests, either to register as a new user or request for an athlete of need.</w:t>
      </w:r>
    </w:p>
    <w:p w14:paraId="40AB3E3D" w14:textId="77777777" w:rsidR="00872AA8" w:rsidRPr="00EE7FD6" w:rsidRDefault="00872AA8" w:rsidP="00872AA8">
      <w:pPr>
        <w:pStyle w:val="ListParagraph"/>
        <w:numPr>
          <w:ilvl w:val="0"/>
          <w:numId w:val="42"/>
        </w:numPr>
        <w:spacing w:line="480" w:lineRule="auto"/>
        <w:jc w:val="both"/>
      </w:pPr>
      <w:r w:rsidRPr="00EE7FD6">
        <w:t xml:space="preserve">The Application Layer communicates with the </w:t>
      </w:r>
      <w:proofErr w:type="spellStart"/>
      <w:r w:rsidRPr="00EE7FD6">
        <w:t>Pocketbase</w:t>
      </w:r>
      <w:proofErr w:type="spellEnd"/>
      <w:r w:rsidRPr="00EE7FD6">
        <w:t xml:space="preserve"> API for user authentication, data management, and notifications.</w:t>
      </w:r>
      <w:r>
        <w:t xml:space="preserve"> It plays back and front. It serves as an intermediary by receiving user’s request and providing feedback based on the request made.</w:t>
      </w:r>
    </w:p>
    <w:p w14:paraId="047F87AD" w14:textId="77777777" w:rsidR="00872AA8" w:rsidRPr="00EE7FD6" w:rsidRDefault="00872AA8" w:rsidP="00872AA8">
      <w:pPr>
        <w:pStyle w:val="ListParagraph"/>
        <w:numPr>
          <w:ilvl w:val="0"/>
          <w:numId w:val="42"/>
        </w:numPr>
        <w:spacing w:line="480" w:lineRule="auto"/>
        <w:jc w:val="both"/>
      </w:pPr>
      <w:r w:rsidRPr="00EE7FD6">
        <w:t>The Data Layer (SQL Database) stores all critical data, including user information, connection requests, and logs.</w:t>
      </w:r>
    </w:p>
    <w:p w14:paraId="2B849F56" w14:textId="77777777" w:rsidR="00872AA8" w:rsidRPr="00EE7FD6" w:rsidRDefault="00872AA8" w:rsidP="00872AA8">
      <w:pPr>
        <w:pStyle w:val="ListParagraph"/>
        <w:numPr>
          <w:ilvl w:val="0"/>
          <w:numId w:val="42"/>
        </w:numPr>
        <w:spacing w:line="480" w:lineRule="auto"/>
        <w:jc w:val="both"/>
      </w:pPr>
      <w:r w:rsidRPr="00EE7FD6">
        <w:t>Admins manage connections and oversee platform activities using an admin panel, which provides them with various tools and insights into user interactions.</w:t>
      </w:r>
    </w:p>
    <w:p w14:paraId="19E17585" w14:textId="77777777" w:rsidR="00872AA8" w:rsidRPr="00462181" w:rsidRDefault="00872AA8" w:rsidP="00A9719A">
      <w:pPr>
        <w:pStyle w:val="Heading1"/>
      </w:pPr>
      <w:r w:rsidRPr="00462181">
        <w:t>3.3 System Development and Deployment</w:t>
      </w:r>
    </w:p>
    <w:p w14:paraId="79662988" w14:textId="77777777" w:rsidR="00872AA8" w:rsidRPr="00625C02" w:rsidRDefault="00872AA8" w:rsidP="00872AA8">
      <w:pPr>
        <w:spacing w:line="480" w:lineRule="auto"/>
        <w:jc w:val="both"/>
        <w:rPr>
          <w:lang w:val="en-GB"/>
        </w:rPr>
      </w:pPr>
      <w:r w:rsidRPr="00625C02">
        <w:rPr>
          <w:lang w:val="en-GB"/>
        </w:rPr>
        <w:t>This section outlines the development and deployment phases of the platform.</w:t>
      </w:r>
      <w:r>
        <w:rPr>
          <w:lang w:val="en-GB"/>
        </w:rPr>
        <w:t xml:space="preserve"> </w:t>
      </w:r>
    </w:p>
    <w:p w14:paraId="5F544BC7" w14:textId="77777777" w:rsidR="00872AA8" w:rsidRPr="00EE39BE" w:rsidRDefault="00872AA8" w:rsidP="00872AA8">
      <w:pPr>
        <w:pStyle w:val="ListParagraph"/>
        <w:numPr>
          <w:ilvl w:val="0"/>
          <w:numId w:val="43"/>
        </w:numPr>
        <w:spacing w:line="480" w:lineRule="auto"/>
        <w:jc w:val="both"/>
        <w:rPr>
          <w:b/>
          <w:bCs/>
        </w:rPr>
      </w:pPr>
      <w:r w:rsidRPr="00EE39BE">
        <w:rPr>
          <w:b/>
          <w:bCs/>
        </w:rPr>
        <w:t>Development Phases</w:t>
      </w:r>
    </w:p>
    <w:p w14:paraId="3FEBF76C" w14:textId="77777777" w:rsidR="00872AA8" w:rsidRDefault="00872AA8" w:rsidP="00872AA8">
      <w:pPr>
        <w:pStyle w:val="ListParagraph"/>
        <w:numPr>
          <w:ilvl w:val="0"/>
          <w:numId w:val="44"/>
        </w:numPr>
        <w:spacing w:line="480" w:lineRule="auto"/>
        <w:jc w:val="both"/>
      </w:pPr>
      <w:r w:rsidRPr="00EE39BE">
        <w:rPr>
          <w:b/>
          <w:bCs/>
        </w:rPr>
        <w:t>User Interface</w:t>
      </w:r>
      <w:r>
        <w:t xml:space="preserve">: </w:t>
      </w:r>
      <w:r w:rsidRPr="00EE39BE">
        <w:t>This phase involves the creation of wireframes and prototypes for different user interfaces, ensuring clarity and usability. Develop a technical design document outlining the system architecture, data flow, and module interactions.</w:t>
      </w:r>
      <w:r>
        <w:t xml:space="preserve"> The interface has a portion for Team and Athlete with fields for users to provide their information.</w:t>
      </w:r>
    </w:p>
    <w:p w14:paraId="5A7FB3D0" w14:textId="14FB3F05" w:rsidR="00872AA8" w:rsidRDefault="00872AA8" w:rsidP="00872AA8">
      <w:pPr>
        <w:pStyle w:val="ListParagraph"/>
        <w:numPr>
          <w:ilvl w:val="0"/>
          <w:numId w:val="44"/>
        </w:numPr>
        <w:spacing w:line="480" w:lineRule="auto"/>
        <w:jc w:val="both"/>
      </w:pPr>
      <w:r w:rsidRPr="00936620">
        <w:rPr>
          <w:b/>
          <w:bCs/>
        </w:rPr>
        <w:t>Admin Panel</w:t>
      </w:r>
      <w:r>
        <w:rPr>
          <w:b/>
          <w:bCs/>
        </w:rPr>
        <w:t>:</w:t>
      </w:r>
      <w:r>
        <w:t xml:space="preserve"> T</w:t>
      </w:r>
      <w:r w:rsidRPr="00936620">
        <w:t xml:space="preserve">he admin panel </w:t>
      </w:r>
      <w:r>
        <w:t xml:space="preserve">is developed for platform administrative management, </w:t>
      </w:r>
      <w:r w:rsidRPr="00936620">
        <w:t xml:space="preserve">to </w:t>
      </w:r>
      <w:r>
        <w:t>coordinate</w:t>
      </w:r>
      <w:r w:rsidRPr="00936620">
        <w:t xml:space="preserve"> connections and monitor activities on the platform.</w:t>
      </w:r>
    </w:p>
    <w:p w14:paraId="05AD6B0D" w14:textId="3918AED5" w:rsidR="00D63049" w:rsidRDefault="00D63049" w:rsidP="00D63049">
      <w:pPr>
        <w:spacing w:line="480" w:lineRule="auto"/>
        <w:jc w:val="both"/>
      </w:pPr>
    </w:p>
    <w:p w14:paraId="02F7EBC9" w14:textId="77777777" w:rsidR="00D63049" w:rsidRPr="00EE39BE" w:rsidRDefault="00D63049" w:rsidP="00D63049">
      <w:pPr>
        <w:spacing w:line="480" w:lineRule="auto"/>
        <w:jc w:val="both"/>
      </w:pPr>
    </w:p>
    <w:p w14:paraId="70221AA3" w14:textId="77777777" w:rsidR="00872AA8" w:rsidRPr="00936620" w:rsidRDefault="00872AA8" w:rsidP="00872AA8">
      <w:pPr>
        <w:pStyle w:val="ListParagraph"/>
        <w:numPr>
          <w:ilvl w:val="0"/>
          <w:numId w:val="43"/>
        </w:numPr>
        <w:spacing w:line="480" w:lineRule="auto"/>
        <w:jc w:val="both"/>
        <w:rPr>
          <w:b/>
          <w:bCs/>
        </w:rPr>
      </w:pPr>
      <w:r w:rsidRPr="00936620">
        <w:rPr>
          <w:b/>
          <w:bCs/>
        </w:rPr>
        <w:lastRenderedPageBreak/>
        <w:t>Coding Phase</w:t>
      </w:r>
    </w:p>
    <w:p w14:paraId="6764C484" w14:textId="77777777" w:rsidR="00872AA8" w:rsidRPr="00936620" w:rsidRDefault="00872AA8" w:rsidP="00872AA8">
      <w:pPr>
        <w:pStyle w:val="ListParagraph"/>
        <w:numPr>
          <w:ilvl w:val="0"/>
          <w:numId w:val="45"/>
        </w:numPr>
        <w:spacing w:line="480" w:lineRule="auto"/>
        <w:jc w:val="both"/>
      </w:pPr>
      <w:r w:rsidRPr="00936620">
        <w:rPr>
          <w:b/>
          <w:bCs/>
        </w:rPr>
        <w:t>Front-end Development</w:t>
      </w:r>
      <w:r w:rsidRPr="00936620">
        <w:t xml:space="preserve">: Use </w:t>
      </w:r>
      <w:r>
        <w:t xml:space="preserve">of </w:t>
      </w:r>
      <w:r w:rsidRPr="00936620">
        <w:t>HTML, CSS, React, and Materialize CSS to build responsive web pages.</w:t>
      </w:r>
    </w:p>
    <w:p w14:paraId="1FD3EBF9" w14:textId="77777777" w:rsidR="00872AA8" w:rsidRPr="00936620" w:rsidRDefault="00872AA8" w:rsidP="00872AA8">
      <w:pPr>
        <w:pStyle w:val="ListParagraph"/>
        <w:numPr>
          <w:ilvl w:val="0"/>
          <w:numId w:val="45"/>
        </w:numPr>
        <w:spacing w:line="480" w:lineRule="auto"/>
        <w:jc w:val="both"/>
      </w:pPr>
      <w:r w:rsidRPr="00936620">
        <w:rPr>
          <w:b/>
          <w:bCs/>
        </w:rPr>
        <w:t>Back-end Development</w:t>
      </w:r>
      <w:r w:rsidRPr="00936620">
        <w:t>: Implement server-side functionalities using Java and Python, including data processing and user authentication.</w:t>
      </w:r>
    </w:p>
    <w:p w14:paraId="20107824" w14:textId="77777777" w:rsidR="00872AA8" w:rsidRDefault="00872AA8" w:rsidP="00872AA8">
      <w:pPr>
        <w:pStyle w:val="ListParagraph"/>
        <w:numPr>
          <w:ilvl w:val="0"/>
          <w:numId w:val="45"/>
        </w:numPr>
        <w:spacing w:line="480" w:lineRule="auto"/>
        <w:jc w:val="both"/>
      </w:pPr>
      <w:r w:rsidRPr="00936620">
        <w:rPr>
          <w:b/>
          <w:bCs/>
        </w:rPr>
        <w:t>Integration:</w:t>
      </w:r>
      <w:r>
        <w:t xml:space="preserve"> </w:t>
      </w:r>
      <w:r w:rsidRPr="00936620">
        <w:t xml:space="preserve">Integrate the </w:t>
      </w:r>
      <w:proofErr w:type="spellStart"/>
      <w:r w:rsidRPr="00936620">
        <w:t>Pocketbase</w:t>
      </w:r>
      <w:proofErr w:type="spellEnd"/>
      <w:r w:rsidRPr="00936620">
        <w:t xml:space="preserve"> API for real-time data management and user authentication processes.</w:t>
      </w:r>
      <w:r>
        <w:t xml:space="preserve"> This thus provides optimal security of user’s information on the platform.</w:t>
      </w:r>
    </w:p>
    <w:p w14:paraId="32DDB7E6" w14:textId="77777777" w:rsidR="00872AA8" w:rsidRPr="00936620" w:rsidRDefault="00872AA8" w:rsidP="00872AA8">
      <w:pPr>
        <w:pStyle w:val="ListParagraph"/>
        <w:numPr>
          <w:ilvl w:val="0"/>
          <w:numId w:val="43"/>
        </w:numPr>
        <w:spacing w:line="480" w:lineRule="auto"/>
        <w:jc w:val="both"/>
        <w:rPr>
          <w:b/>
          <w:bCs/>
        </w:rPr>
      </w:pPr>
      <w:r w:rsidRPr="00936620">
        <w:rPr>
          <w:b/>
          <w:bCs/>
        </w:rPr>
        <w:t>Deployment Phase</w:t>
      </w:r>
    </w:p>
    <w:p w14:paraId="7EE4BC95" w14:textId="324C9DCC" w:rsidR="00872AA8" w:rsidRDefault="003345D8" w:rsidP="00872AA8">
      <w:pPr>
        <w:spacing w:line="480" w:lineRule="auto"/>
        <w:jc w:val="both"/>
        <w:rPr>
          <w:lang w:val="en-GB"/>
        </w:rPr>
      </w:pPr>
      <w:r>
        <w:rPr>
          <w:lang w:val="en-GB"/>
        </w:rPr>
        <w:t>The</w:t>
      </w:r>
      <w:r w:rsidR="00872AA8" w:rsidRPr="00625C02">
        <w:rPr>
          <w:lang w:val="en-GB"/>
        </w:rPr>
        <w:t xml:space="preserve"> platform </w:t>
      </w:r>
      <w:r>
        <w:rPr>
          <w:lang w:val="en-GB"/>
        </w:rPr>
        <w:t xml:space="preserve">is deployed </w:t>
      </w:r>
      <w:r w:rsidR="00872AA8" w:rsidRPr="00625C02">
        <w:rPr>
          <w:lang w:val="en-GB"/>
        </w:rPr>
        <w:t xml:space="preserve">on </w:t>
      </w:r>
      <w:proofErr w:type="spellStart"/>
      <w:r w:rsidR="00872AA8" w:rsidRPr="00625C02">
        <w:rPr>
          <w:lang w:val="en-GB"/>
        </w:rPr>
        <w:t>Vercel</w:t>
      </w:r>
      <w:proofErr w:type="spellEnd"/>
      <w:r w:rsidR="00872AA8" w:rsidRPr="00625C02">
        <w:rPr>
          <w:lang w:val="en-GB"/>
        </w:rPr>
        <w:t>, leveraging its capabilities for serverless deployment and static site hosting.</w:t>
      </w:r>
      <w:r w:rsidR="00872AA8">
        <w:rPr>
          <w:lang w:val="en-GB"/>
        </w:rPr>
        <w:t xml:space="preserve"> </w:t>
      </w:r>
      <w:r w:rsidR="00872AA8" w:rsidRPr="00625C02">
        <w:rPr>
          <w:lang w:val="en-GB"/>
        </w:rPr>
        <w:t>Configur</w:t>
      </w:r>
      <w:r w:rsidR="004B1C67">
        <w:rPr>
          <w:lang w:val="en-GB"/>
        </w:rPr>
        <w:t>ation of</w:t>
      </w:r>
      <w:r w:rsidR="00872AA8" w:rsidRPr="00625C02">
        <w:rPr>
          <w:lang w:val="en-GB"/>
        </w:rPr>
        <w:t xml:space="preserve"> the production environment, including security settings, load balancing, and monitoring services.</w:t>
      </w:r>
      <w:r w:rsidR="00872AA8">
        <w:rPr>
          <w:lang w:val="en-GB"/>
        </w:rPr>
        <w:t xml:space="preserve"> </w:t>
      </w:r>
      <w:r w:rsidR="00D630F8">
        <w:rPr>
          <w:lang w:val="en-GB"/>
        </w:rPr>
        <w:t>P</w:t>
      </w:r>
      <w:r w:rsidR="00872AA8" w:rsidRPr="00625C02">
        <w:rPr>
          <w:lang w:val="en-GB"/>
        </w:rPr>
        <w:t xml:space="preserve">ost-deployment monitoring </w:t>
      </w:r>
      <w:r w:rsidR="00D630F8">
        <w:rPr>
          <w:lang w:val="en-GB"/>
        </w:rPr>
        <w:t xml:space="preserve">will be provided </w:t>
      </w:r>
      <w:r w:rsidR="00872AA8" w:rsidRPr="00625C02">
        <w:rPr>
          <w:lang w:val="en-GB"/>
        </w:rPr>
        <w:t xml:space="preserve">to ensure the platform functions as intended and </w:t>
      </w:r>
      <w:r w:rsidR="00D630F8">
        <w:rPr>
          <w:lang w:val="en-GB"/>
        </w:rPr>
        <w:t xml:space="preserve">adjustments are made </w:t>
      </w:r>
      <w:r w:rsidR="00872AA8" w:rsidRPr="00625C02">
        <w:rPr>
          <w:lang w:val="en-GB"/>
        </w:rPr>
        <w:t>as necessary.</w:t>
      </w:r>
    </w:p>
    <w:p w14:paraId="18F72158" w14:textId="53002170" w:rsidR="00FA2A4D" w:rsidRDefault="00FA2A4D" w:rsidP="00A9719A">
      <w:pPr>
        <w:pStyle w:val="Heading1"/>
      </w:pPr>
      <w:r>
        <w:t xml:space="preserve">3.4 </w:t>
      </w:r>
      <w:r w:rsidRPr="00CC33BA">
        <w:t>Testing and Evaluation</w:t>
      </w:r>
    </w:p>
    <w:p w14:paraId="5BC6DE0C" w14:textId="77777777" w:rsidR="00FA2A4D" w:rsidRPr="00CC33BA" w:rsidRDefault="00FA2A4D" w:rsidP="00FA2A4D">
      <w:pPr>
        <w:spacing w:line="480" w:lineRule="auto"/>
        <w:jc w:val="both"/>
        <w:rPr>
          <w:b/>
          <w:bCs/>
        </w:rPr>
      </w:pPr>
      <w:r>
        <w:t xml:space="preserve">This section describes the methods and criteria used for testing and evaluating the platform. The platform is tested with 20 different individuals where 5 of them registered as team owners and 15 as an athlete. The registered users then try login access </w:t>
      </w:r>
    </w:p>
    <w:p w14:paraId="77414B39" w14:textId="611063AA" w:rsidR="00FA2A4D" w:rsidRPr="00FA2A4D" w:rsidRDefault="00FA2A4D" w:rsidP="00FA2A4D">
      <w:pPr>
        <w:pStyle w:val="Heading2"/>
        <w:rPr>
          <w:rStyle w:val="Heading2Char"/>
          <w:b/>
          <w:bCs/>
        </w:rPr>
      </w:pPr>
      <w:r w:rsidRPr="00FA2A4D">
        <w:rPr>
          <w:rStyle w:val="Heading2Char"/>
          <w:b/>
          <w:bCs/>
        </w:rPr>
        <w:t>3.</w:t>
      </w:r>
      <w:r>
        <w:rPr>
          <w:rStyle w:val="Heading2Char"/>
          <w:b/>
          <w:bCs/>
        </w:rPr>
        <w:t>4</w:t>
      </w:r>
      <w:r w:rsidRPr="00FA2A4D">
        <w:rPr>
          <w:rStyle w:val="Heading2Char"/>
          <w:b/>
          <w:bCs/>
        </w:rPr>
        <w:t>.</w:t>
      </w:r>
      <w:r w:rsidR="00710CE1">
        <w:rPr>
          <w:rStyle w:val="Heading2Char"/>
          <w:b/>
          <w:bCs/>
        </w:rPr>
        <w:t>1</w:t>
      </w:r>
      <w:r w:rsidRPr="00FA2A4D">
        <w:rPr>
          <w:rStyle w:val="Heading2Char"/>
          <w:b/>
          <w:bCs/>
        </w:rPr>
        <w:t xml:space="preserve"> Functional Testing</w:t>
      </w:r>
    </w:p>
    <w:p w14:paraId="270BB7D2" w14:textId="78C2E0C7" w:rsidR="00C73A55" w:rsidRPr="00C73A55" w:rsidRDefault="00C73A55" w:rsidP="00C73A55">
      <w:pPr>
        <w:spacing w:line="480" w:lineRule="auto"/>
        <w:jc w:val="both"/>
      </w:pPr>
      <w:r w:rsidRPr="00C73A55">
        <w:t>Individual functionalities, such as user registration, login, search, and data submission, were tested to ensure they perform as expected. The system's operation relies on the interaction between interconnected components (UI, API, Database) that work together seamlessly. End-to-end testing of all use cases and scenarios was conducted to ensure the overall functionality of the platform.</w:t>
      </w:r>
    </w:p>
    <w:p w14:paraId="6CD4A769" w14:textId="54CF5BD2" w:rsidR="00FA2A4D" w:rsidRPr="00031964" w:rsidRDefault="00FA2A4D" w:rsidP="00FA2A4D">
      <w:pPr>
        <w:pStyle w:val="Heading2"/>
      </w:pPr>
      <w:r w:rsidRPr="00031964">
        <w:lastRenderedPageBreak/>
        <w:t>3.</w:t>
      </w:r>
      <w:r>
        <w:t>4</w:t>
      </w:r>
      <w:r w:rsidRPr="00031964">
        <w:t>.</w:t>
      </w:r>
      <w:r w:rsidR="00710CE1">
        <w:t>2</w:t>
      </w:r>
      <w:r w:rsidRPr="00031964">
        <w:t xml:space="preserve"> Usability Testing</w:t>
      </w:r>
    </w:p>
    <w:p w14:paraId="1F332812" w14:textId="77777777" w:rsidR="00D55589" w:rsidRPr="00962794" w:rsidRDefault="00FA2A4D" w:rsidP="00D55589">
      <w:pPr>
        <w:spacing w:line="480" w:lineRule="auto"/>
        <w:jc w:val="both"/>
      </w:pPr>
      <w:r>
        <w:t xml:space="preserve">User </w:t>
      </w:r>
      <w:proofErr w:type="spellStart"/>
      <w:r w:rsidR="00D55589" w:rsidRPr="00D55589">
        <w:t>User</w:t>
      </w:r>
      <w:proofErr w:type="spellEnd"/>
      <w:r w:rsidR="00D55589" w:rsidRPr="00D55589">
        <w:t xml:space="preserve"> testing sessions were conducted to evaluate ease of use, navigation, and overall user experience. Feedback on accessibility was collected through surveys and interviews with different user types (athletes, scouts, and admins). This information was used for a heuristic evaluation to identify and rectify usability issues.</w:t>
      </w:r>
    </w:p>
    <w:p w14:paraId="7630B756" w14:textId="0E8FAE1E" w:rsidR="00872AA8" w:rsidRDefault="00FA2A4D" w:rsidP="00FA2A4D">
      <w:pPr>
        <w:spacing w:line="480" w:lineRule="auto"/>
        <w:jc w:val="both"/>
        <w:rPr>
          <w:b/>
          <w:bCs/>
        </w:rPr>
      </w:pPr>
      <w:r>
        <w:rPr>
          <w:b/>
          <w:bCs/>
        </w:rPr>
        <w:t xml:space="preserve">3.4.4 Evaluation Metrics </w:t>
      </w:r>
    </w:p>
    <w:p w14:paraId="6DD55B0B" w14:textId="77777777" w:rsidR="009B4658" w:rsidRDefault="009B4658" w:rsidP="00FA2A4D">
      <w:pPr>
        <w:spacing w:line="480" w:lineRule="auto"/>
        <w:jc w:val="both"/>
      </w:pPr>
      <w:r w:rsidRPr="009B4658">
        <w:t>To assess the platform's performance and identify areas for improvement, the following key performance indicators (KPIs) are defined and measured</w:t>
      </w:r>
      <w:r>
        <w:t xml:space="preserve"> </w:t>
      </w:r>
    </w:p>
    <w:p w14:paraId="3917684D" w14:textId="1312D446" w:rsidR="00FA2A4D" w:rsidRDefault="009B4658" w:rsidP="009B4658">
      <w:pPr>
        <w:pStyle w:val="ListParagraph"/>
        <w:numPr>
          <w:ilvl w:val="0"/>
          <w:numId w:val="50"/>
        </w:numPr>
        <w:spacing w:line="480" w:lineRule="auto"/>
        <w:jc w:val="both"/>
      </w:pPr>
      <w:r>
        <w:t>S</w:t>
      </w:r>
      <w:r w:rsidR="00710CE1">
        <w:t>ystem response time</w:t>
      </w:r>
    </w:p>
    <w:p w14:paraId="54662A1D" w14:textId="6EC4A14D" w:rsidR="009B4658" w:rsidRDefault="009B4658" w:rsidP="009B4658">
      <w:pPr>
        <w:pStyle w:val="ListParagraph"/>
        <w:numPr>
          <w:ilvl w:val="0"/>
          <w:numId w:val="50"/>
        </w:numPr>
        <w:spacing w:line="480" w:lineRule="auto"/>
        <w:jc w:val="both"/>
      </w:pPr>
      <w:r>
        <w:t>Users Satisfaction</w:t>
      </w:r>
    </w:p>
    <w:p w14:paraId="086CF99E" w14:textId="0F5B5772" w:rsidR="009B4658" w:rsidRDefault="009B4658" w:rsidP="009B4658">
      <w:pPr>
        <w:pStyle w:val="ListParagraph"/>
        <w:numPr>
          <w:ilvl w:val="0"/>
          <w:numId w:val="50"/>
        </w:numPr>
        <w:spacing w:line="480" w:lineRule="auto"/>
        <w:jc w:val="both"/>
      </w:pPr>
      <w:r>
        <w:t>Error Rate</w:t>
      </w:r>
    </w:p>
    <w:p w14:paraId="3E3662C4" w14:textId="2AF100E8" w:rsidR="009B4658" w:rsidRPr="00D47ECE" w:rsidRDefault="00EE2B30" w:rsidP="009B4658">
      <w:pPr>
        <w:pStyle w:val="ListParagraph"/>
        <w:numPr>
          <w:ilvl w:val="0"/>
          <w:numId w:val="50"/>
        </w:numPr>
        <w:spacing w:line="480" w:lineRule="auto"/>
        <w:jc w:val="both"/>
      </w:pPr>
      <w:r>
        <w:t>Task Completion Rate</w:t>
      </w:r>
    </w:p>
    <w:p w14:paraId="45F64532" w14:textId="754E07B2" w:rsidR="00872AA8" w:rsidRPr="00581CA5" w:rsidRDefault="00FA2A4D" w:rsidP="00FA2A4D">
      <w:pPr>
        <w:pStyle w:val="Heading2"/>
      </w:pPr>
      <w:r>
        <w:t xml:space="preserve">3.5 </w:t>
      </w:r>
      <w:r w:rsidR="00872AA8" w:rsidRPr="00FA2A4D">
        <w:t>Ethical Considerations</w:t>
      </w:r>
    </w:p>
    <w:p w14:paraId="13C958D2" w14:textId="77777777" w:rsidR="00872AA8" w:rsidRDefault="00872AA8" w:rsidP="00872AA8">
      <w:pPr>
        <w:pStyle w:val="ListParagraph"/>
        <w:numPr>
          <w:ilvl w:val="1"/>
          <w:numId w:val="36"/>
        </w:numPr>
        <w:spacing w:line="480" w:lineRule="auto"/>
        <w:jc w:val="both"/>
      </w:pPr>
      <w:r w:rsidRPr="006D573D">
        <w:rPr>
          <w:b/>
          <w:bCs/>
        </w:rPr>
        <w:t xml:space="preserve">Informed Consent: </w:t>
      </w:r>
      <w:r w:rsidRPr="00F060CF">
        <w:t>Participants are provided with detailed information about the study, including its purpose, procedures, and potential risks. Informed consent is obtained in writing for surveys and interviews, with an option to withdraw at any stage without any penalty.</w:t>
      </w:r>
    </w:p>
    <w:p w14:paraId="2E6138F9" w14:textId="77777777" w:rsidR="00872AA8" w:rsidRDefault="00872AA8" w:rsidP="00872AA8">
      <w:pPr>
        <w:pStyle w:val="ListParagraph"/>
        <w:numPr>
          <w:ilvl w:val="1"/>
          <w:numId w:val="36"/>
        </w:numPr>
        <w:spacing w:line="480" w:lineRule="auto"/>
        <w:jc w:val="both"/>
      </w:pPr>
      <w:r w:rsidRPr="006D573D">
        <w:rPr>
          <w:b/>
          <w:bCs/>
        </w:rPr>
        <w:t xml:space="preserve">Confidentiality and Anonymity: </w:t>
      </w:r>
      <w:r w:rsidRPr="00F060CF">
        <w:t>All personal information and responses are anonymized to protect participants’ identities. Data is stored securely in encrypted formats and is only accessible to authorized researchers.</w:t>
      </w:r>
    </w:p>
    <w:p w14:paraId="62D36346" w14:textId="77777777" w:rsidR="00872AA8" w:rsidRDefault="00872AA8" w:rsidP="00872AA8">
      <w:pPr>
        <w:pStyle w:val="ListParagraph"/>
        <w:numPr>
          <w:ilvl w:val="1"/>
          <w:numId w:val="36"/>
        </w:numPr>
        <w:spacing w:line="480" w:lineRule="auto"/>
        <w:jc w:val="both"/>
      </w:pPr>
      <w:r w:rsidRPr="006D573D">
        <w:rPr>
          <w:b/>
          <w:bCs/>
        </w:rPr>
        <w:t xml:space="preserve">Voluntary Participation: </w:t>
      </w:r>
      <w:r w:rsidRPr="00F060CF">
        <w:t>Participation is entirely voluntary, and participants are informed that they can withdraw from the study at any time. No incentives are offered that might coerce participation, ensuring that consent is genuinely voluntary.</w:t>
      </w:r>
    </w:p>
    <w:p w14:paraId="629464D2" w14:textId="77777777" w:rsidR="00872AA8" w:rsidRDefault="00872AA8" w:rsidP="00872AA8">
      <w:pPr>
        <w:pStyle w:val="ListParagraph"/>
        <w:numPr>
          <w:ilvl w:val="1"/>
          <w:numId w:val="36"/>
        </w:numPr>
        <w:spacing w:line="480" w:lineRule="auto"/>
        <w:jc w:val="both"/>
      </w:pPr>
      <w:r w:rsidRPr="006D573D">
        <w:rPr>
          <w:b/>
          <w:bCs/>
        </w:rPr>
        <w:lastRenderedPageBreak/>
        <w:t xml:space="preserve">Ethical Review: </w:t>
      </w:r>
      <w:r w:rsidRPr="00F060CF">
        <w:t>The research proposal is reviewed and approved by an Institutional Review Board (IRB) or an equivalent ethics committee to ensure that it adheres to ethical standards in research.</w:t>
      </w:r>
    </w:p>
    <w:p w14:paraId="2F9DD057" w14:textId="250CCCAE" w:rsidR="0016105B" w:rsidRPr="00FA2A4D" w:rsidRDefault="00872AA8" w:rsidP="003003A8">
      <w:pPr>
        <w:pStyle w:val="ListParagraph"/>
        <w:numPr>
          <w:ilvl w:val="1"/>
          <w:numId w:val="36"/>
        </w:numPr>
        <w:spacing w:line="480" w:lineRule="auto"/>
        <w:jc w:val="both"/>
      </w:pPr>
      <w:r w:rsidRPr="006D573D">
        <w:rPr>
          <w:b/>
          <w:bCs/>
        </w:rPr>
        <w:t xml:space="preserve">Bias Mitigation: </w:t>
      </w:r>
      <w:r w:rsidRPr="00F060CF">
        <w:t>To mitigate potential bias, multiple researchers are involved in the data analysis process. For qualitative analysis, intercoder reliability is ensured by having multiple coders independently analyse the data before comparing results.</w:t>
      </w:r>
    </w:p>
    <w:p w14:paraId="01CD60D4" w14:textId="1BC14B34" w:rsidR="00872AFA" w:rsidRPr="00F060CF" w:rsidRDefault="00872AFA" w:rsidP="00A9719A">
      <w:pPr>
        <w:pStyle w:val="Heading1"/>
        <w:rPr>
          <w:rFonts w:cs="Times New Roman"/>
        </w:rPr>
      </w:pPr>
      <w:r w:rsidRPr="00F060CF">
        <w:t>CHAPTER FOUR</w:t>
      </w:r>
    </w:p>
    <w:p w14:paraId="3F08666E" w14:textId="1A45CFBB" w:rsidR="00872AFA" w:rsidRDefault="00872AFA" w:rsidP="00A9719A">
      <w:pPr>
        <w:pStyle w:val="Heading1"/>
      </w:pPr>
      <w:r w:rsidRPr="00F060CF">
        <w:t xml:space="preserve">4.0 </w:t>
      </w:r>
      <w:r w:rsidRPr="00F060CF">
        <w:tab/>
        <w:t xml:space="preserve">RESULTS AND DISCUSSION </w:t>
      </w:r>
    </w:p>
    <w:p w14:paraId="63418E46" w14:textId="64FBFD74" w:rsidR="00F72E00" w:rsidRDefault="00F72E00" w:rsidP="003003A8">
      <w:pPr>
        <w:spacing w:line="480" w:lineRule="auto"/>
        <w:rPr>
          <w:lang w:val="en-GB"/>
        </w:rPr>
      </w:pPr>
    </w:p>
    <w:p w14:paraId="323725CE" w14:textId="08B22170" w:rsidR="00F72E00" w:rsidRDefault="00F72E00" w:rsidP="003003A8">
      <w:pPr>
        <w:spacing w:line="480" w:lineRule="auto"/>
        <w:rPr>
          <w:lang w:val="en-GB"/>
        </w:rPr>
      </w:pPr>
    </w:p>
    <w:p w14:paraId="34B971BF" w14:textId="494D7EBC" w:rsidR="00F72E00" w:rsidRDefault="00F72E00" w:rsidP="003003A8">
      <w:pPr>
        <w:spacing w:line="480" w:lineRule="auto"/>
        <w:rPr>
          <w:lang w:val="en-GB"/>
        </w:rPr>
      </w:pPr>
    </w:p>
    <w:p w14:paraId="3D03BDAD" w14:textId="53906559" w:rsidR="00F72E00" w:rsidRDefault="00F72E00" w:rsidP="003003A8">
      <w:pPr>
        <w:spacing w:line="480" w:lineRule="auto"/>
        <w:rPr>
          <w:lang w:val="en-GB"/>
        </w:rPr>
      </w:pPr>
    </w:p>
    <w:p w14:paraId="658CD674" w14:textId="670C1926" w:rsidR="00F72E00" w:rsidRDefault="00F72E00" w:rsidP="003003A8">
      <w:pPr>
        <w:spacing w:line="480" w:lineRule="auto"/>
        <w:rPr>
          <w:lang w:val="en-GB"/>
        </w:rPr>
      </w:pPr>
    </w:p>
    <w:p w14:paraId="562DAE0E" w14:textId="317B3477" w:rsidR="00F72E00" w:rsidRDefault="00F72E00" w:rsidP="003003A8">
      <w:pPr>
        <w:spacing w:line="480" w:lineRule="auto"/>
        <w:rPr>
          <w:lang w:val="en-GB"/>
        </w:rPr>
      </w:pPr>
    </w:p>
    <w:p w14:paraId="5E9889DA" w14:textId="1CED5B1F" w:rsidR="00F72E00" w:rsidRDefault="00F72E00" w:rsidP="003003A8">
      <w:pPr>
        <w:spacing w:line="480" w:lineRule="auto"/>
        <w:rPr>
          <w:lang w:val="en-GB"/>
        </w:rPr>
      </w:pPr>
    </w:p>
    <w:p w14:paraId="58CD6F74" w14:textId="5C39A203" w:rsidR="00F72E00" w:rsidRDefault="00F72E00" w:rsidP="003003A8">
      <w:pPr>
        <w:spacing w:line="480" w:lineRule="auto"/>
        <w:rPr>
          <w:lang w:val="en-GB"/>
        </w:rPr>
      </w:pPr>
    </w:p>
    <w:p w14:paraId="3BB72F2D" w14:textId="616EBA71" w:rsidR="00F72E00" w:rsidRDefault="00F72E00" w:rsidP="00A9719A">
      <w:pPr>
        <w:pStyle w:val="Heading1"/>
      </w:pPr>
      <w:r w:rsidRPr="00F060CF">
        <w:t xml:space="preserve">CHAPTER </w:t>
      </w:r>
      <w:r>
        <w:t>FIVE</w:t>
      </w:r>
    </w:p>
    <w:p w14:paraId="0C4EB658" w14:textId="4794FBA7" w:rsidR="00F72E00" w:rsidRPr="00F060CF" w:rsidRDefault="00F72E00" w:rsidP="00A9719A">
      <w:pPr>
        <w:pStyle w:val="Heading1"/>
      </w:pPr>
      <w:r w:rsidRPr="00F060CF">
        <w:t xml:space="preserve">4.0 </w:t>
      </w:r>
      <w:r w:rsidRPr="00F060CF">
        <w:tab/>
      </w:r>
      <w:r w:rsidR="00B02E68">
        <w:t>CONCLUSIONS AND RECOMMENDATION</w:t>
      </w:r>
      <w:r w:rsidRPr="00F060CF">
        <w:t xml:space="preserve"> </w:t>
      </w:r>
    </w:p>
    <w:p w14:paraId="2A092402" w14:textId="77777777" w:rsidR="00F72E00" w:rsidRPr="00F72E00" w:rsidRDefault="00F72E00" w:rsidP="003003A8">
      <w:pPr>
        <w:spacing w:line="480" w:lineRule="auto"/>
        <w:rPr>
          <w:lang w:val="en-GB"/>
        </w:rPr>
      </w:pPr>
    </w:p>
    <w:p w14:paraId="404E5365" w14:textId="77777777" w:rsidR="00872AFA" w:rsidRPr="00F060CF" w:rsidRDefault="00872AFA" w:rsidP="003003A8">
      <w:pPr>
        <w:pStyle w:val="NormalWeb"/>
        <w:spacing w:line="480" w:lineRule="auto"/>
        <w:rPr>
          <w:b/>
          <w:bCs/>
        </w:rPr>
      </w:pPr>
    </w:p>
    <w:p w14:paraId="17E21479" w14:textId="36CAB03D" w:rsidR="00872AFA" w:rsidRPr="00983A73" w:rsidRDefault="00F72E00" w:rsidP="00A9719A">
      <w:pPr>
        <w:pStyle w:val="Heading1"/>
      </w:pPr>
      <w:r w:rsidRPr="00983A73">
        <w:t>REFERENCES</w:t>
      </w:r>
    </w:p>
    <w:p w14:paraId="477495E0" w14:textId="0F32AA2D" w:rsidR="00872AA8" w:rsidRPr="00872AA8" w:rsidRDefault="00872AA8" w:rsidP="00872AA8">
      <w:pPr>
        <w:widowControl w:val="0"/>
        <w:autoSpaceDE w:val="0"/>
        <w:autoSpaceDN w:val="0"/>
        <w:adjustRightInd w:val="0"/>
        <w:spacing w:line="480" w:lineRule="auto"/>
        <w:ind w:left="480" w:hanging="480"/>
        <w:jc w:val="both"/>
        <w:rPr>
          <w:noProof/>
        </w:rPr>
      </w:pPr>
      <w:r>
        <w:rPr>
          <w:lang w:val="en-GB"/>
        </w:rPr>
        <w:fldChar w:fldCharType="begin" w:fldLock="1"/>
      </w:r>
      <w:r>
        <w:rPr>
          <w:lang w:val="en-GB"/>
        </w:rPr>
        <w:instrText xml:space="preserve">ADDIN Mendeley Bibliography CSL_BIBLIOGRAPHY </w:instrText>
      </w:r>
      <w:r>
        <w:rPr>
          <w:lang w:val="en-GB"/>
        </w:rPr>
        <w:fldChar w:fldCharType="separate"/>
      </w:r>
      <w:r w:rsidRPr="00872AA8">
        <w:rPr>
          <w:noProof/>
        </w:rPr>
        <w:t xml:space="preserve">Clarsen, B., Myklebust, G., &amp; Bahr, R. (2012). Development and validation of a new </w:t>
      </w:r>
      <w:r w:rsidRPr="00872AA8">
        <w:rPr>
          <w:noProof/>
        </w:rPr>
        <w:lastRenderedPageBreak/>
        <w:t xml:space="preserve">method for the registration of overuse injuries in sports injury epidemiology: the Oslo Sports Trauma Research Centre (OSTRC) Overuse Injury Questionnaire. </w:t>
      </w:r>
      <w:r w:rsidRPr="00872AA8">
        <w:rPr>
          <w:i/>
          <w:iCs/>
          <w:noProof/>
        </w:rPr>
        <w:t>British Journal of Sports Medicine</w:t>
      </w:r>
      <w:r w:rsidRPr="00872AA8">
        <w:rPr>
          <w:noProof/>
        </w:rPr>
        <w:t xml:space="preserve">, </w:t>
      </w:r>
      <w:r w:rsidRPr="00872AA8">
        <w:rPr>
          <w:i/>
          <w:iCs/>
          <w:noProof/>
        </w:rPr>
        <w:t>47</w:t>
      </w:r>
      <w:r w:rsidRPr="00872AA8">
        <w:rPr>
          <w:noProof/>
        </w:rPr>
        <w:t>(8), 495–502. https://doi.org/10.1136/bjsports-2012-091524</w:t>
      </w:r>
    </w:p>
    <w:p w14:paraId="5EA685B2" w14:textId="77777777" w:rsidR="00872AA8" w:rsidRPr="00872AA8" w:rsidRDefault="00872AA8" w:rsidP="00872AA8">
      <w:pPr>
        <w:widowControl w:val="0"/>
        <w:autoSpaceDE w:val="0"/>
        <w:autoSpaceDN w:val="0"/>
        <w:adjustRightInd w:val="0"/>
        <w:spacing w:line="480" w:lineRule="auto"/>
        <w:ind w:left="480" w:hanging="480"/>
        <w:jc w:val="both"/>
        <w:rPr>
          <w:noProof/>
        </w:rPr>
      </w:pPr>
      <w:r w:rsidRPr="00872AA8">
        <w:rPr>
          <w:noProof/>
        </w:rPr>
        <w:t xml:space="preserve">Gilyazetdinova, G. (2024). The Correlation Between the Concepts of Cyber Sports, Computer Sports, Electronic Sports, Distance Sports, Online Sports, Digital Sports. </w:t>
      </w:r>
      <w:r w:rsidRPr="00872AA8">
        <w:rPr>
          <w:i/>
          <w:iCs/>
          <w:noProof/>
        </w:rPr>
        <w:t>Sports: Economics, Law, Management</w:t>
      </w:r>
      <w:r w:rsidRPr="00872AA8">
        <w:rPr>
          <w:noProof/>
        </w:rPr>
        <w:t>, 9–11. https://doi.org/10.18572/2070-2175-2024-2-9-11</w:t>
      </w:r>
    </w:p>
    <w:p w14:paraId="3563D6E8" w14:textId="77777777" w:rsidR="00872AA8" w:rsidRPr="00872AA8" w:rsidRDefault="00872AA8" w:rsidP="00872AA8">
      <w:pPr>
        <w:widowControl w:val="0"/>
        <w:autoSpaceDE w:val="0"/>
        <w:autoSpaceDN w:val="0"/>
        <w:adjustRightInd w:val="0"/>
        <w:spacing w:line="480" w:lineRule="auto"/>
        <w:ind w:left="480" w:hanging="480"/>
        <w:jc w:val="both"/>
        <w:rPr>
          <w:noProof/>
        </w:rPr>
      </w:pPr>
      <w:r w:rsidRPr="00872AA8">
        <w:rPr>
          <w:noProof/>
        </w:rPr>
        <w:t xml:space="preserve">Jacquelin, N., Vuillemot, R., &amp; Duffner, S. (2022). Efficient One-Shot Sports Field Image Registration with Arbitrary Keypoint Segmentation. </w:t>
      </w:r>
      <w:r w:rsidRPr="00872AA8">
        <w:rPr>
          <w:i/>
          <w:iCs/>
          <w:noProof/>
        </w:rPr>
        <w:t>2022 IEEE International Conference on Image Processing (ICIP)</w:t>
      </w:r>
      <w:r w:rsidRPr="00872AA8">
        <w:rPr>
          <w:noProof/>
        </w:rPr>
        <w:t>. https://doi.org/10.1109/icip46576.2022.9897170</w:t>
      </w:r>
    </w:p>
    <w:p w14:paraId="52384292" w14:textId="77777777" w:rsidR="00872AA8" w:rsidRPr="00872AA8" w:rsidRDefault="00872AA8" w:rsidP="00872AA8">
      <w:pPr>
        <w:widowControl w:val="0"/>
        <w:autoSpaceDE w:val="0"/>
        <w:autoSpaceDN w:val="0"/>
        <w:adjustRightInd w:val="0"/>
        <w:spacing w:line="480" w:lineRule="auto"/>
        <w:ind w:left="480" w:hanging="480"/>
        <w:jc w:val="both"/>
        <w:rPr>
          <w:noProof/>
        </w:rPr>
      </w:pPr>
      <w:r w:rsidRPr="00872AA8">
        <w:rPr>
          <w:noProof/>
        </w:rPr>
        <w:t xml:space="preserve">Lu, Z. (2016). From E-Heroin to E-Sports: The Development of Competitive Gaming in China. </w:t>
      </w:r>
      <w:r w:rsidRPr="00872AA8">
        <w:rPr>
          <w:i/>
          <w:iCs/>
          <w:noProof/>
        </w:rPr>
        <w:t>The International Journal of the History of Sport</w:t>
      </w:r>
      <w:r w:rsidRPr="00872AA8">
        <w:rPr>
          <w:noProof/>
        </w:rPr>
        <w:t xml:space="preserve">, </w:t>
      </w:r>
      <w:r w:rsidRPr="00872AA8">
        <w:rPr>
          <w:i/>
          <w:iCs/>
          <w:noProof/>
        </w:rPr>
        <w:t>33</w:t>
      </w:r>
      <w:r w:rsidRPr="00872AA8">
        <w:rPr>
          <w:noProof/>
        </w:rPr>
        <w:t>(18), 2186–2206. https://doi.org/10.1080/09523367.2017.1358167</w:t>
      </w:r>
    </w:p>
    <w:p w14:paraId="535EAF08" w14:textId="77777777" w:rsidR="00872AA8" w:rsidRPr="00872AA8" w:rsidRDefault="00872AA8" w:rsidP="00872AA8">
      <w:pPr>
        <w:widowControl w:val="0"/>
        <w:autoSpaceDE w:val="0"/>
        <w:autoSpaceDN w:val="0"/>
        <w:adjustRightInd w:val="0"/>
        <w:spacing w:line="480" w:lineRule="auto"/>
        <w:ind w:left="480" w:hanging="480"/>
        <w:jc w:val="both"/>
        <w:rPr>
          <w:noProof/>
        </w:rPr>
      </w:pPr>
      <w:r w:rsidRPr="00872AA8">
        <w:rPr>
          <w:noProof/>
        </w:rPr>
        <w:t xml:space="preserve">Maduekwe, N. I., Banjo, O. O., &amp; Sangodapo, M. O. (2016). The Nigerian Civil Registration and Vital Statistics System: Contexts, Institutions, Operation. </w:t>
      </w:r>
      <w:r w:rsidRPr="00872AA8">
        <w:rPr>
          <w:i/>
          <w:iCs/>
          <w:noProof/>
        </w:rPr>
        <w:t>Social Indicators Research</w:t>
      </w:r>
      <w:r w:rsidRPr="00872AA8">
        <w:rPr>
          <w:noProof/>
        </w:rPr>
        <w:t xml:space="preserve">, </w:t>
      </w:r>
      <w:r w:rsidRPr="00872AA8">
        <w:rPr>
          <w:i/>
          <w:iCs/>
          <w:noProof/>
        </w:rPr>
        <w:t>134</w:t>
      </w:r>
      <w:r w:rsidRPr="00872AA8">
        <w:rPr>
          <w:noProof/>
        </w:rPr>
        <w:t>(2), 651–674. https://doi.org/10.1007/s11205-016-1448-5</w:t>
      </w:r>
    </w:p>
    <w:p w14:paraId="726DB77F" w14:textId="77777777" w:rsidR="00872AA8" w:rsidRPr="00872AA8" w:rsidRDefault="00872AA8" w:rsidP="00872AA8">
      <w:pPr>
        <w:widowControl w:val="0"/>
        <w:autoSpaceDE w:val="0"/>
        <w:autoSpaceDN w:val="0"/>
        <w:adjustRightInd w:val="0"/>
        <w:spacing w:line="480" w:lineRule="auto"/>
        <w:ind w:left="480" w:hanging="480"/>
        <w:jc w:val="both"/>
        <w:rPr>
          <w:noProof/>
        </w:rPr>
      </w:pPr>
      <w:r w:rsidRPr="00872AA8">
        <w:rPr>
          <w:noProof/>
        </w:rPr>
        <w:t xml:space="preserve">Nie, H. (2024). Design and Implementation of a Campus Sports Meet Management System. </w:t>
      </w:r>
      <w:r w:rsidRPr="00872AA8">
        <w:rPr>
          <w:i/>
          <w:iCs/>
          <w:noProof/>
        </w:rPr>
        <w:t>Frontiers in Computing and Intelligent Systems</w:t>
      </w:r>
      <w:r w:rsidRPr="00872AA8">
        <w:rPr>
          <w:noProof/>
        </w:rPr>
        <w:t xml:space="preserve">, </w:t>
      </w:r>
      <w:r w:rsidRPr="00872AA8">
        <w:rPr>
          <w:i/>
          <w:iCs/>
          <w:noProof/>
        </w:rPr>
        <w:t>8</w:t>
      </w:r>
      <w:r w:rsidRPr="00872AA8">
        <w:rPr>
          <w:noProof/>
        </w:rPr>
        <w:t>(2), 47–51. https://doi.org/10.54097/2j6xr577</w:t>
      </w:r>
    </w:p>
    <w:p w14:paraId="76256B0F" w14:textId="77777777" w:rsidR="00872AA8" w:rsidRPr="00872AA8" w:rsidRDefault="00872AA8" w:rsidP="00872AA8">
      <w:pPr>
        <w:widowControl w:val="0"/>
        <w:autoSpaceDE w:val="0"/>
        <w:autoSpaceDN w:val="0"/>
        <w:adjustRightInd w:val="0"/>
        <w:spacing w:line="480" w:lineRule="auto"/>
        <w:ind w:left="480" w:hanging="480"/>
        <w:jc w:val="both"/>
        <w:rPr>
          <w:noProof/>
        </w:rPr>
      </w:pPr>
      <w:r w:rsidRPr="00872AA8">
        <w:rPr>
          <w:noProof/>
        </w:rPr>
        <w:t xml:space="preserve">Nie, X., Chen, S., &amp; Hamid, R. (2021). A Robust and Efficient Framework for Sports-Field Registration. </w:t>
      </w:r>
      <w:r w:rsidRPr="00872AA8">
        <w:rPr>
          <w:i/>
          <w:iCs/>
          <w:noProof/>
        </w:rPr>
        <w:t>2021 IEEE Winter Conference on Applications of Computer Vision (WACV)</w:t>
      </w:r>
      <w:r w:rsidRPr="00872AA8">
        <w:rPr>
          <w:noProof/>
        </w:rPr>
        <w:t>. https://doi.org/10.1109/wacv48630.2021.00198</w:t>
      </w:r>
    </w:p>
    <w:p w14:paraId="14891C42" w14:textId="77777777" w:rsidR="00872AA8" w:rsidRPr="00872AA8" w:rsidRDefault="00872AA8" w:rsidP="00872AA8">
      <w:pPr>
        <w:widowControl w:val="0"/>
        <w:autoSpaceDE w:val="0"/>
        <w:autoSpaceDN w:val="0"/>
        <w:adjustRightInd w:val="0"/>
        <w:spacing w:line="480" w:lineRule="auto"/>
        <w:ind w:left="480" w:hanging="480"/>
        <w:jc w:val="both"/>
        <w:rPr>
          <w:noProof/>
        </w:rPr>
      </w:pPr>
      <w:r w:rsidRPr="00872AA8">
        <w:rPr>
          <w:noProof/>
        </w:rPr>
        <w:lastRenderedPageBreak/>
        <w:t xml:space="preserve">Qi, Y., Sajadi, S. M., Baghaei, S., Rezaei, R., &amp; Li, W. (2024). Digital technologies in sports: Opportunities, challenges, and strategies for safeguarding athlete wellbeing and competitive integrity in the digital era. </w:t>
      </w:r>
      <w:r w:rsidRPr="00872AA8">
        <w:rPr>
          <w:i/>
          <w:iCs/>
          <w:noProof/>
        </w:rPr>
        <w:t>Technology in Society</w:t>
      </w:r>
      <w:r w:rsidRPr="00872AA8">
        <w:rPr>
          <w:noProof/>
        </w:rPr>
        <w:t xml:space="preserve">, </w:t>
      </w:r>
      <w:r w:rsidRPr="00872AA8">
        <w:rPr>
          <w:i/>
          <w:iCs/>
          <w:noProof/>
        </w:rPr>
        <w:t>77</w:t>
      </w:r>
      <w:r w:rsidRPr="00872AA8">
        <w:rPr>
          <w:noProof/>
        </w:rPr>
        <w:t>, 102496. https://doi.org/10.1016/j.techsoc.2024.102496</w:t>
      </w:r>
    </w:p>
    <w:p w14:paraId="18D7F558" w14:textId="792EB069" w:rsidR="008950F3" w:rsidRPr="008950F3" w:rsidRDefault="00872AA8" w:rsidP="003003A8">
      <w:pPr>
        <w:spacing w:line="480" w:lineRule="auto"/>
        <w:rPr>
          <w:lang w:val="en-GB"/>
        </w:rPr>
      </w:pPr>
      <w:r>
        <w:rPr>
          <w:lang w:val="en-GB"/>
        </w:rPr>
        <w:fldChar w:fldCharType="end"/>
      </w:r>
    </w:p>
    <w:p w14:paraId="3D2226AE" w14:textId="77777777" w:rsidR="008950F3" w:rsidRPr="00F72E00" w:rsidRDefault="008950F3" w:rsidP="003003A8">
      <w:pPr>
        <w:spacing w:line="480" w:lineRule="auto"/>
        <w:jc w:val="both"/>
        <w:rPr>
          <w:b/>
          <w:bCs/>
        </w:rPr>
      </w:pPr>
    </w:p>
    <w:sectPr w:rsidR="008950F3" w:rsidRPr="00F72E00" w:rsidSect="00833130">
      <w:footerReference w:type="default" r:id="rId11"/>
      <w:pgSz w:w="11906" w:h="16838" w:code="9"/>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3EE922" w14:textId="77777777" w:rsidR="004C3910" w:rsidRDefault="004C3910" w:rsidP="00F274E6">
      <w:r>
        <w:separator/>
      </w:r>
    </w:p>
  </w:endnote>
  <w:endnote w:type="continuationSeparator" w:id="0">
    <w:p w14:paraId="7A8F7AB2" w14:textId="77777777" w:rsidR="004C3910" w:rsidRDefault="004C3910" w:rsidP="00F274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172408"/>
      <w:docPartObj>
        <w:docPartGallery w:val="Page Numbers (Bottom of Page)"/>
        <w:docPartUnique/>
      </w:docPartObj>
    </w:sdtPr>
    <w:sdtEndPr>
      <w:rPr>
        <w:noProof/>
      </w:rPr>
    </w:sdtEndPr>
    <w:sdtContent>
      <w:p w14:paraId="077D6044" w14:textId="6AAC5D73" w:rsidR="00F274E6" w:rsidRDefault="00F274E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4F2B52" w14:textId="77777777" w:rsidR="00F274E6" w:rsidRDefault="00F27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043246"/>
      <w:docPartObj>
        <w:docPartGallery w:val="Page Numbers (Bottom of Page)"/>
        <w:docPartUnique/>
      </w:docPartObj>
    </w:sdtPr>
    <w:sdtEndPr>
      <w:rPr>
        <w:noProof/>
      </w:rPr>
    </w:sdtEndPr>
    <w:sdtContent>
      <w:p w14:paraId="7B3FFA01" w14:textId="77777777" w:rsidR="009F16C8" w:rsidRDefault="009F16C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066E203" w14:textId="77777777" w:rsidR="009F16C8" w:rsidRDefault="009F16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24D7EB" w14:textId="77777777" w:rsidR="004C3910" w:rsidRDefault="004C3910" w:rsidP="00F274E6">
      <w:r>
        <w:separator/>
      </w:r>
    </w:p>
  </w:footnote>
  <w:footnote w:type="continuationSeparator" w:id="0">
    <w:p w14:paraId="6EBEA507" w14:textId="77777777" w:rsidR="004C3910" w:rsidRDefault="004C3910" w:rsidP="00F274E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92B35"/>
    <w:multiLevelType w:val="multilevel"/>
    <w:tmpl w:val="B802A3E0"/>
    <w:lvl w:ilvl="0">
      <w:start w:val="3"/>
      <w:numFmt w:val="decimal"/>
      <w:lvlText w:val="%1"/>
      <w:lvlJc w:val="left"/>
      <w:pPr>
        <w:ind w:left="360" w:hanging="360"/>
      </w:pPr>
      <w:rPr>
        <w:rFonts w:hint="default"/>
        <w:b/>
      </w:rPr>
    </w:lvl>
    <w:lvl w:ilvl="1">
      <w:start w:val="4"/>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 w15:restartNumberingAfterBreak="0">
    <w:nsid w:val="0C6E15BD"/>
    <w:multiLevelType w:val="hybridMultilevel"/>
    <w:tmpl w:val="43BE2E9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D3846D5"/>
    <w:multiLevelType w:val="hybridMultilevel"/>
    <w:tmpl w:val="07E889CC"/>
    <w:lvl w:ilvl="0" w:tplc="93E649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8A22C4"/>
    <w:multiLevelType w:val="hybridMultilevel"/>
    <w:tmpl w:val="24BCA2D4"/>
    <w:lvl w:ilvl="0" w:tplc="D26ABBC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DF362F"/>
    <w:multiLevelType w:val="hybridMultilevel"/>
    <w:tmpl w:val="65A275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D624F"/>
    <w:multiLevelType w:val="hybridMultilevel"/>
    <w:tmpl w:val="1B3ACF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0C57886"/>
    <w:multiLevelType w:val="hybridMultilevel"/>
    <w:tmpl w:val="933252DC"/>
    <w:lvl w:ilvl="0" w:tplc="CAD85952">
      <w:start w:val="1"/>
      <w:numFmt w:val="lowerRoman"/>
      <w:lvlText w:val="%1."/>
      <w:lvlJc w:val="left"/>
      <w:pPr>
        <w:ind w:left="1080" w:hanging="720"/>
      </w:pPr>
      <w:rPr>
        <w:rFonts w:hint="default"/>
        <w:b/>
      </w:rPr>
    </w:lvl>
    <w:lvl w:ilvl="1" w:tplc="308270B0">
      <w:start w:val="1"/>
      <w:numFmt w:val="lowerLetter"/>
      <w:lvlText w:val="%2."/>
      <w:lvlJc w:val="left"/>
      <w:pPr>
        <w:ind w:left="63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5E56DF"/>
    <w:multiLevelType w:val="hybridMultilevel"/>
    <w:tmpl w:val="049C4C4A"/>
    <w:lvl w:ilvl="0" w:tplc="6898E4EE">
      <w:start w:val="1"/>
      <w:numFmt w:val="lowerRoman"/>
      <w:lvlText w:val="%1."/>
      <w:lvlJc w:val="left"/>
      <w:pPr>
        <w:ind w:left="207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741E8B"/>
    <w:multiLevelType w:val="hybridMultilevel"/>
    <w:tmpl w:val="5712D376"/>
    <w:lvl w:ilvl="0" w:tplc="B016AEB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D41EE"/>
    <w:multiLevelType w:val="hybridMultilevel"/>
    <w:tmpl w:val="211A2386"/>
    <w:lvl w:ilvl="0" w:tplc="2AD48CFA">
      <w:start w:val="1"/>
      <w:numFmt w:val="bullet"/>
      <w:lvlText w:val="´"/>
      <w:lvlJc w:val="left"/>
      <w:pPr>
        <w:tabs>
          <w:tab w:val="num" w:pos="720"/>
        </w:tabs>
        <w:ind w:left="720" w:hanging="360"/>
      </w:pPr>
      <w:rPr>
        <w:rFonts w:ascii="Wingdings 3" w:hAnsi="Wingdings 3" w:hint="default"/>
      </w:rPr>
    </w:lvl>
    <w:lvl w:ilvl="1" w:tplc="D0CCA4AE" w:tentative="1">
      <w:start w:val="1"/>
      <w:numFmt w:val="bullet"/>
      <w:lvlText w:val="´"/>
      <w:lvlJc w:val="left"/>
      <w:pPr>
        <w:tabs>
          <w:tab w:val="num" w:pos="1440"/>
        </w:tabs>
        <w:ind w:left="1440" w:hanging="360"/>
      </w:pPr>
      <w:rPr>
        <w:rFonts w:ascii="Wingdings 3" w:hAnsi="Wingdings 3" w:hint="default"/>
      </w:rPr>
    </w:lvl>
    <w:lvl w:ilvl="2" w:tplc="28EEA1AE" w:tentative="1">
      <w:start w:val="1"/>
      <w:numFmt w:val="bullet"/>
      <w:lvlText w:val="´"/>
      <w:lvlJc w:val="left"/>
      <w:pPr>
        <w:tabs>
          <w:tab w:val="num" w:pos="2160"/>
        </w:tabs>
        <w:ind w:left="2160" w:hanging="360"/>
      </w:pPr>
      <w:rPr>
        <w:rFonts w:ascii="Wingdings 3" w:hAnsi="Wingdings 3" w:hint="default"/>
      </w:rPr>
    </w:lvl>
    <w:lvl w:ilvl="3" w:tplc="33303E14" w:tentative="1">
      <w:start w:val="1"/>
      <w:numFmt w:val="bullet"/>
      <w:lvlText w:val="´"/>
      <w:lvlJc w:val="left"/>
      <w:pPr>
        <w:tabs>
          <w:tab w:val="num" w:pos="2880"/>
        </w:tabs>
        <w:ind w:left="2880" w:hanging="360"/>
      </w:pPr>
      <w:rPr>
        <w:rFonts w:ascii="Wingdings 3" w:hAnsi="Wingdings 3" w:hint="default"/>
      </w:rPr>
    </w:lvl>
    <w:lvl w:ilvl="4" w:tplc="0FF80AEC" w:tentative="1">
      <w:start w:val="1"/>
      <w:numFmt w:val="bullet"/>
      <w:lvlText w:val="´"/>
      <w:lvlJc w:val="left"/>
      <w:pPr>
        <w:tabs>
          <w:tab w:val="num" w:pos="3600"/>
        </w:tabs>
        <w:ind w:left="3600" w:hanging="360"/>
      </w:pPr>
      <w:rPr>
        <w:rFonts w:ascii="Wingdings 3" w:hAnsi="Wingdings 3" w:hint="default"/>
      </w:rPr>
    </w:lvl>
    <w:lvl w:ilvl="5" w:tplc="3A206964" w:tentative="1">
      <w:start w:val="1"/>
      <w:numFmt w:val="bullet"/>
      <w:lvlText w:val="´"/>
      <w:lvlJc w:val="left"/>
      <w:pPr>
        <w:tabs>
          <w:tab w:val="num" w:pos="4320"/>
        </w:tabs>
        <w:ind w:left="4320" w:hanging="360"/>
      </w:pPr>
      <w:rPr>
        <w:rFonts w:ascii="Wingdings 3" w:hAnsi="Wingdings 3" w:hint="default"/>
      </w:rPr>
    </w:lvl>
    <w:lvl w:ilvl="6" w:tplc="C016BC70" w:tentative="1">
      <w:start w:val="1"/>
      <w:numFmt w:val="bullet"/>
      <w:lvlText w:val="´"/>
      <w:lvlJc w:val="left"/>
      <w:pPr>
        <w:tabs>
          <w:tab w:val="num" w:pos="5040"/>
        </w:tabs>
        <w:ind w:left="5040" w:hanging="360"/>
      </w:pPr>
      <w:rPr>
        <w:rFonts w:ascii="Wingdings 3" w:hAnsi="Wingdings 3" w:hint="default"/>
      </w:rPr>
    </w:lvl>
    <w:lvl w:ilvl="7" w:tplc="B84859C2" w:tentative="1">
      <w:start w:val="1"/>
      <w:numFmt w:val="bullet"/>
      <w:lvlText w:val="´"/>
      <w:lvlJc w:val="left"/>
      <w:pPr>
        <w:tabs>
          <w:tab w:val="num" w:pos="5760"/>
        </w:tabs>
        <w:ind w:left="5760" w:hanging="360"/>
      </w:pPr>
      <w:rPr>
        <w:rFonts w:ascii="Wingdings 3" w:hAnsi="Wingdings 3" w:hint="default"/>
      </w:rPr>
    </w:lvl>
    <w:lvl w:ilvl="8" w:tplc="CD8CE820" w:tentative="1">
      <w:start w:val="1"/>
      <w:numFmt w:val="bullet"/>
      <w:lvlText w:val="´"/>
      <w:lvlJc w:val="left"/>
      <w:pPr>
        <w:tabs>
          <w:tab w:val="num" w:pos="6480"/>
        </w:tabs>
        <w:ind w:left="6480" w:hanging="360"/>
      </w:pPr>
      <w:rPr>
        <w:rFonts w:ascii="Wingdings 3" w:hAnsi="Wingdings 3" w:hint="default"/>
      </w:rPr>
    </w:lvl>
  </w:abstractNum>
  <w:abstractNum w:abstractNumId="10" w15:restartNumberingAfterBreak="0">
    <w:nsid w:val="192551D2"/>
    <w:multiLevelType w:val="hybridMultilevel"/>
    <w:tmpl w:val="CB2E1972"/>
    <w:lvl w:ilvl="0" w:tplc="C8502DC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5C6695"/>
    <w:multiLevelType w:val="hybridMultilevel"/>
    <w:tmpl w:val="BD18DEA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931334"/>
    <w:multiLevelType w:val="hybridMultilevel"/>
    <w:tmpl w:val="C024AB90"/>
    <w:lvl w:ilvl="0" w:tplc="CAD8595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94068B"/>
    <w:multiLevelType w:val="hybridMultilevel"/>
    <w:tmpl w:val="2B048B52"/>
    <w:lvl w:ilvl="0" w:tplc="C4C8E6D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16403BC"/>
    <w:multiLevelType w:val="hybridMultilevel"/>
    <w:tmpl w:val="DD047DE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4F00C5E"/>
    <w:multiLevelType w:val="hybridMultilevel"/>
    <w:tmpl w:val="D9C288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477921"/>
    <w:multiLevelType w:val="multilevel"/>
    <w:tmpl w:val="8294DD56"/>
    <w:lvl w:ilvl="0">
      <w:start w:val="1"/>
      <w:numFmt w:val="decimal"/>
      <w:lvlText w:val="%1"/>
      <w:lvlJc w:val="left"/>
      <w:pPr>
        <w:ind w:left="375" w:hanging="375"/>
      </w:pPr>
      <w:rPr>
        <w:rFonts w:hint="default"/>
        <w:b/>
      </w:rPr>
    </w:lvl>
    <w:lvl w:ilvl="1">
      <w:start w:val="1"/>
      <w:numFmt w:val="decimal"/>
      <w:lvlText w:val="%1.%2"/>
      <w:lvlJc w:val="left"/>
      <w:pPr>
        <w:ind w:left="375" w:hanging="375"/>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7" w15:restartNumberingAfterBreak="0">
    <w:nsid w:val="3B5B54ED"/>
    <w:multiLevelType w:val="hybridMultilevel"/>
    <w:tmpl w:val="C43CBB18"/>
    <w:lvl w:ilvl="0" w:tplc="11E00A24">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274C63"/>
    <w:multiLevelType w:val="hybridMultilevel"/>
    <w:tmpl w:val="5652DB4C"/>
    <w:lvl w:ilvl="0" w:tplc="CAD8595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DB4191"/>
    <w:multiLevelType w:val="hybridMultilevel"/>
    <w:tmpl w:val="C88C2470"/>
    <w:lvl w:ilvl="0" w:tplc="2F9A955E">
      <w:start w:val="1"/>
      <w:numFmt w:val="lowerRoman"/>
      <w:lvlText w:val="%1."/>
      <w:lvlJc w:val="left"/>
      <w:pPr>
        <w:ind w:left="1350" w:hanging="720"/>
      </w:pPr>
      <w:rPr>
        <w:rFonts w:hint="default"/>
        <w:b/>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0" w15:restartNumberingAfterBreak="0">
    <w:nsid w:val="3FDD559D"/>
    <w:multiLevelType w:val="hybridMultilevel"/>
    <w:tmpl w:val="F59E79A6"/>
    <w:lvl w:ilvl="0" w:tplc="C4C8E6D2">
      <w:start w:val="1"/>
      <w:numFmt w:val="lowerRoman"/>
      <w:lvlText w:val="%1."/>
      <w:lvlJc w:val="left"/>
      <w:pPr>
        <w:ind w:left="810" w:hanging="72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1" w15:restartNumberingAfterBreak="0">
    <w:nsid w:val="4C0820F7"/>
    <w:multiLevelType w:val="hybridMultilevel"/>
    <w:tmpl w:val="D8665FDA"/>
    <w:lvl w:ilvl="0" w:tplc="6088BA8A">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2" w15:restartNumberingAfterBreak="0">
    <w:nsid w:val="4F7639EF"/>
    <w:multiLevelType w:val="multilevel"/>
    <w:tmpl w:val="AD7888B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900" w:hanging="72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38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60" w:hanging="1440"/>
      </w:pPr>
      <w:rPr>
        <w:rFonts w:hint="default"/>
      </w:rPr>
    </w:lvl>
    <w:lvl w:ilvl="8">
      <w:start w:val="1"/>
      <w:numFmt w:val="decimal"/>
      <w:lvlText w:val="%1.%2.%3.%4.%5.%6.%7.%8.%9"/>
      <w:lvlJc w:val="left"/>
      <w:pPr>
        <w:ind w:left="2280" w:hanging="1800"/>
      </w:pPr>
      <w:rPr>
        <w:rFonts w:hint="default"/>
      </w:rPr>
    </w:lvl>
  </w:abstractNum>
  <w:abstractNum w:abstractNumId="23" w15:restartNumberingAfterBreak="0">
    <w:nsid w:val="4F85571C"/>
    <w:multiLevelType w:val="hybridMultilevel"/>
    <w:tmpl w:val="93F497A0"/>
    <w:lvl w:ilvl="0" w:tplc="A8CC3DEA">
      <w:start w:val="1"/>
      <w:numFmt w:val="lowerRoman"/>
      <w:lvlText w:val="%1."/>
      <w:lvlJc w:val="left"/>
      <w:pPr>
        <w:ind w:left="1440" w:hanging="720"/>
      </w:pPr>
      <w:rPr>
        <w:rFonts w:hint="default"/>
        <w:b/>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0714129"/>
    <w:multiLevelType w:val="hybridMultilevel"/>
    <w:tmpl w:val="C0285906"/>
    <w:lvl w:ilvl="0" w:tplc="C4C8E6D2">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53F0633F"/>
    <w:multiLevelType w:val="hybridMultilevel"/>
    <w:tmpl w:val="67DA9B84"/>
    <w:lvl w:ilvl="0" w:tplc="11E00A24">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E63888"/>
    <w:multiLevelType w:val="multilevel"/>
    <w:tmpl w:val="C06A1452"/>
    <w:lvl w:ilvl="0">
      <w:start w:val="1"/>
      <w:numFmt w:val="decimal"/>
      <w:lvlText w:val="%1."/>
      <w:lvlJc w:val="left"/>
      <w:pPr>
        <w:ind w:left="450" w:hanging="360"/>
      </w:pPr>
      <w:rPr>
        <w:rFonts w:hint="default"/>
      </w:rPr>
    </w:lvl>
    <w:lvl w:ilvl="1">
      <w:start w:val="3"/>
      <w:numFmt w:val="decimal"/>
      <w:isLgl/>
      <w:lvlText w:val="%1.%2"/>
      <w:lvlJc w:val="left"/>
      <w:pPr>
        <w:ind w:left="450" w:hanging="360"/>
      </w:pPr>
      <w:rPr>
        <w:rFonts w:hint="default"/>
        <w:b/>
      </w:rPr>
    </w:lvl>
    <w:lvl w:ilvl="2">
      <w:start w:val="1"/>
      <w:numFmt w:val="decimal"/>
      <w:isLgl/>
      <w:lvlText w:val="%1.%2.%3"/>
      <w:lvlJc w:val="left"/>
      <w:pPr>
        <w:ind w:left="810" w:hanging="720"/>
      </w:pPr>
      <w:rPr>
        <w:rFonts w:hint="default"/>
        <w:b/>
      </w:rPr>
    </w:lvl>
    <w:lvl w:ilvl="3">
      <w:start w:val="1"/>
      <w:numFmt w:val="decimal"/>
      <w:isLgl/>
      <w:lvlText w:val="%1.%2.%3.%4"/>
      <w:lvlJc w:val="left"/>
      <w:pPr>
        <w:ind w:left="810" w:hanging="720"/>
      </w:pPr>
      <w:rPr>
        <w:rFonts w:hint="default"/>
        <w:b/>
      </w:rPr>
    </w:lvl>
    <w:lvl w:ilvl="4">
      <w:start w:val="1"/>
      <w:numFmt w:val="decimal"/>
      <w:isLgl/>
      <w:lvlText w:val="%1.%2.%3.%4.%5"/>
      <w:lvlJc w:val="left"/>
      <w:pPr>
        <w:ind w:left="1170" w:hanging="1080"/>
      </w:pPr>
      <w:rPr>
        <w:rFonts w:hint="default"/>
        <w:b/>
      </w:rPr>
    </w:lvl>
    <w:lvl w:ilvl="5">
      <w:start w:val="1"/>
      <w:numFmt w:val="decimal"/>
      <w:isLgl/>
      <w:lvlText w:val="%1.%2.%3.%4.%5.%6"/>
      <w:lvlJc w:val="left"/>
      <w:pPr>
        <w:ind w:left="1170" w:hanging="1080"/>
      </w:pPr>
      <w:rPr>
        <w:rFonts w:hint="default"/>
        <w:b/>
      </w:rPr>
    </w:lvl>
    <w:lvl w:ilvl="6">
      <w:start w:val="1"/>
      <w:numFmt w:val="decimal"/>
      <w:isLgl/>
      <w:lvlText w:val="%1.%2.%3.%4.%5.%6.%7"/>
      <w:lvlJc w:val="left"/>
      <w:pPr>
        <w:ind w:left="1530" w:hanging="1440"/>
      </w:pPr>
      <w:rPr>
        <w:rFonts w:hint="default"/>
        <w:b/>
      </w:rPr>
    </w:lvl>
    <w:lvl w:ilvl="7">
      <w:start w:val="1"/>
      <w:numFmt w:val="decimal"/>
      <w:isLgl/>
      <w:lvlText w:val="%1.%2.%3.%4.%5.%6.%7.%8"/>
      <w:lvlJc w:val="left"/>
      <w:pPr>
        <w:ind w:left="1530" w:hanging="1440"/>
      </w:pPr>
      <w:rPr>
        <w:rFonts w:hint="default"/>
        <w:b/>
      </w:rPr>
    </w:lvl>
    <w:lvl w:ilvl="8">
      <w:start w:val="1"/>
      <w:numFmt w:val="decimal"/>
      <w:isLgl/>
      <w:lvlText w:val="%1.%2.%3.%4.%5.%6.%7.%8.%9"/>
      <w:lvlJc w:val="left"/>
      <w:pPr>
        <w:ind w:left="1890" w:hanging="1800"/>
      </w:pPr>
      <w:rPr>
        <w:rFonts w:hint="default"/>
        <w:b/>
      </w:rPr>
    </w:lvl>
  </w:abstractNum>
  <w:abstractNum w:abstractNumId="27" w15:restartNumberingAfterBreak="0">
    <w:nsid w:val="58737276"/>
    <w:multiLevelType w:val="hybridMultilevel"/>
    <w:tmpl w:val="FC7CBC84"/>
    <w:lvl w:ilvl="0" w:tplc="CAD85952">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FA0910"/>
    <w:multiLevelType w:val="hybridMultilevel"/>
    <w:tmpl w:val="F6FCD638"/>
    <w:lvl w:ilvl="0" w:tplc="93E649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3453E7"/>
    <w:multiLevelType w:val="hybridMultilevel"/>
    <w:tmpl w:val="CC6CC812"/>
    <w:lvl w:ilvl="0" w:tplc="F00E0D3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C26614"/>
    <w:multiLevelType w:val="hybridMultilevel"/>
    <w:tmpl w:val="EBC2F8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D5F421A"/>
    <w:multiLevelType w:val="hybridMultilevel"/>
    <w:tmpl w:val="FFFC0A12"/>
    <w:lvl w:ilvl="0" w:tplc="FFFFFFF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15:restartNumberingAfterBreak="0">
    <w:nsid w:val="5EB34952"/>
    <w:multiLevelType w:val="hybridMultilevel"/>
    <w:tmpl w:val="319CB156"/>
    <w:lvl w:ilvl="0" w:tplc="FFFFFFF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5EE82683"/>
    <w:multiLevelType w:val="hybridMultilevel"/>
    <w:tmpl w:val="862A7D60"/>
    <w:lvl w:ilvl="0" w:tplc="4BFA1132">
      <w:start w:val="2"/>
      <w:numFmt w:val="lowerLetter"/>
      <w:lvlText w:val="%1."/>
      <w:lvlJc w:val="left"/>
      <w:pPr>
        <w:ind w:left="360" w:hanging="360"/>
      </w:pPr>
      <w:rPr>
        <w:rFonts w:hint="default"/>
        <w:b/>
        <w:bCs/>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34" w15:restartNumberingAfterBreak="0">
    <w:nsid w:val="6024103E"/>
    <w:multiLevelType w:val="hybridMultilevel"/>
    <w:tmpl w:val="6504C30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223D08"/>
    <w:multiLevelType w:val="hybridMultilevel"/>
    <w:tmpl w:val="39D4D1A6"/>
    <w:lvl w:ilvl="0" w:tplc="FFFFFFF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6" w15:restartNumberingAfterBreak="0">
    <w:nsid w:val="673B0456"/>
    <w:multiLevelType w:val="hybridMultilevel"/>
    <w:tmpl w:val="2A6E041E"/>
    <w:lvl w:ilvl="0" w:tplc="6898E4EE">
      <w:start w:val="1"/>
      <w:numFmt w:val="lowerRoman"/>
      <w:lvlText w:val="%1."/>
      <w:lvlJc w:val="left"/>
      <w:pPr>
        <w:ind w:left="1260" w:hanging="720"/>
      </w:pPr>
      <w:rPr>
        <w:rFonts w:hint="default"/>
        <w:b/>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7" w15:restartNumberingAfterBreak="0">
    <w:nsid w:val="679104B6"/>
    <w:multiLevelType w:val="multilevel"/>
    <w:tmpl w:val="D76CFD12"/>
    <w:lvl w:ilvl="0">
      <w:start w:val="1"/>
      <w:numFmt w:val="decimal"/>
      <w:lvlText w:val="%1"/>
      <w:lvlJc w:val="left"/>
      <w:pPr>
        <w:ind w:left="495" w:hanging="495"/>
      </w:pPr>
      <w:rPr>
        <w:rFonts w:hint="default"/>
      </w:rPr>
    </w:lvl>
    <w:lvl w:ilvl="1">
      <w:start w:val="1"/>
      <w:numFmt w:val="decimal"/>
      <w:lvlText w:val="%1.%2"/>
      <w:lvlJc w:val="left"/>
      <w:pPr>
        <w:ind w:left="495" w:hanging="49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68D61C72"/>
    <w:multiLevelType w:val="hybridMultilevel"/>
    <w:tmpl w:val="E66A3754"/>
    <w:lvl w:ilvl="0" w:tplc="FFFFFFF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9" w15:restartNumberingAfterBreak="0">
    <w:nsid w:val="6B7F4462"/>
    <w:multiLevelType w:val="hybridMultilevel"/>
    <w:tmpl w:val="6C601040"/>
    <w:lvl w:ilvl="0" w:tplc="93E649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A73D0"/>
    <w:multiLevelType w:val="hybridMultilevel"/>
    <w:tmpl w:val="E7B0FC8C"/>
    <w:lvl w:ilvl="0" w:tplc="D6A87FA2">
      <w:start w:val="1"/>
      <w:numFmt w:val="lowerLetter"/>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1" w15:restartNumberingAfterBreak="0">
    <w:nsid w:val="6EAC0D09"/>
    <w:multiLevelType w:val="hybridMultilevel"/>
    <w:tmpl w:val="F4561442"/>
    <w:lvl w:ilvl="0" w:tplc="6AEAF92A">
      <w:start w:val="1"/>
      <w:numFmt w:val="lowerRoman"/>
      <w:lvlText w:val="%1."/>
      <w:lvlJc w:val="left"/>
      <w:pPr>
        <w:ind w:left="1080" w:hanging="360"/>
      </w:pPr>
      <w:rPr>
        <w:rFonts w:ascii="Times New Roman" w:eastAsiaTheme="minorEastAsia" w:hAnsi="Times New Roman" w:cs="Times New Roman"/>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FCE0434"/>
    <w:multiLevelType w:val="hybridMultilevel"/>
    <w:tmpl w:val="D9C4F136"/>
    <w:lvl w:ilvl="0" w:tplc="4296E496">
      <w:start w:val="1"/>
      <w:numFmt w:val="low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5B27726"/>
    <w:multiLevelType w:val="hybridMultilevel"/>
    <w:tmpl w:val="96B4FF8A"/>
    <w:lvl w:ilvl="0" w:tplc="A61E5808">
      <w:start w:val="1"/>
      <w:numFmt w:val="lowerRoman"/>
      <w:lvlText w:val="%1."/>
      <w:lvlJc w:val="left"/>
      <w:pPr>
        <w:ind w:left="1080" w:hanging="720"/>
      </w:pPr>
      <w:rPr>
        <w:rFonts w:hint="default"/>
        <w:b/>
      </w:rPr>
    </w:lvl>
    <w:lvl w:ilvl="1" w:tplc="E57EC2D2">
      <w:start w:val="1"/>
      <w:numFmt w:val="lowerLetter"/>
      <w:lvlText w:val="%2."/>
      <w:lvlJc w:val="left"/>
      <w:pPr>
        <w:ind w:left="720" w:hanging="360"/>
      </w:pPr>
      <w:rPr>
        <w:rFonts w:hint="default"/>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5C71C9C"/>
    <w:multiLevelType w:val="hybridMultilevel"/>
    <w:tmpl w:val="D77EA7FA"/>
    <w:lvl w:ilvl="0" w:tplc="93E6497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8065C02"/>
    <w:multiLevelType w:val="hybridMultilevel"/>
    <w:tmpl w:val="9238E81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DBC7A8D"/>
    <w:multiLevelType w:val="hybridMultilevel"/>
    <w:tmpl w:val="6C6E35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DFC731C"/>
    <w:multiLevelType w:val="multilevel"/>
    <w:tmpl w:val="6CACA06E"/>
    <w:lvl w:ilvl="0">
      <w:start w:val="3"/>
      <w:numFmt w:val="decimal"/>
      <w:lvlText w:val="%1"/>
      <w:lvlJc w:val="left"/>
      <w:pPr>
        <w:ind w:left="360" w:hanging="360"/>
      </w:pPr>
      <w:rPr>
        <w:rFonts w:hint="default"/>
        <w:b w:val="0"/>
      </w:rPr>
    </w:lvl>
    <w:lvl w:ilvl="1">
      <w:start w:val="5"/>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b w:val="0"/>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48" w15:restartNumberingAfterBreak="0">
    <w:nsid w:val="7F5410DE"/>
    <w:multiLevelType w:val="multilevel"/>
    <w:tmpl w:val="90824022"/>
    <w:lvl w:ilvl="0">
      <w:start w:val="3"/>
      <w:numFmt w:val="decimal"/>
      <w:lvlText w:val="%1"/>
      <w:lvlJc w:val="left"/>
      <w:pPr>
        <w:ind w:left="480" w:hanging="480"/>
      </w:pPr>
      <w:rPr>
        <w:rFonts w:eastAsiaTheme="majorEastAsia" w:cstheme="majorBidi" w:hint="default"/>
        <w:b/>
        <w:color w:val="000000" w:themeColor="text1"/>
      </w:rPr>
    </w:lvl>
    <w:lvl w:ilvl="1">
      <w:start w:val="5"/>
      <w:numFmt w:val="decimal"/>
      <w:lvlText w:val="%1.%2"/>
      <w:lvlJc w:val="left"/>
      <w:pPr>
        <w:ind w:left="480" w:hanging="480"/>
      </w:pPr>
      <w:rPr>
        <w:rFonts w:eastAsiaTheme="majorEastAsia" w:cstheme="majorBidi" w:hint="default"/>
        <w:b/>
        <w:color w:val="000000" w:themeColor="text1"/>
      </w:rPr>
    </w:lvl>
    <w:lvl w:ilvl="2">
      <w:start w:val="1"/>
      <w:numFmt w:val="decimal"/>
      <w:lvlText w:val="%1.%2.%3"/>
      <w:lvlJc w:val="left"/>
      <w:pPr>
        <w:ind w:left="720" w:hanging="720"/>
      </w:pPr>
      <w:rPr>
        <w:rFonts w:eastAsiaTheme="majorEastAsia" w:cstheme="majorBidi" w:hint="default"/>
        <w:b/>
        <w:color w:val="000000" w:themeColor="text1"/>
      </w:rPr>
    </w:lvl>
    <w:lvl w:ilvl="3">
      <w:start w:val="1"/>
      <w:numFmt w:val="decimal"/>
      <w:lvlText w:val="%1.%2.%3.%4"/>
      <w:lvlJc w:val="left"/>
      <w:pPr>
        <w:ind w:left="720" w:hanging="720"/>
      </w:pPr>
      <w:rPr>
        <w:rFonts w:eastAsiaTheme="majorEastAsia" w:cstheme="majorBidi" w:hint="default"/>
        <w:b/>
        <w:color w:val="000000" w:themeColor="text1"/>
      </w:rPr>
    </w:lvl>
    <w:lvl w:ilvl="4">
      <w:start w:val="1"/>
      <w:numFmt w:val="decimal"/>
      <w:lvlText w:val="%1.%2.%3.%4.%5"/>
      <w:lvlJc w:val="left"/>
      <w:pPr>
        <w:ind w:left="1080" w:hanging="1080"/>
      </w:pPr>
      <w:rPr>
        <w:rFonts w:eastAsiaTheme="majorEastAsia" w:cstheme="majorBidi" w:hint="default"/>
        <w:b/>
        <w:color w:val="000000" w:themeColor="text1"/>
      </w:rPr>
    </w:lvl>
    <w:lvl w:ilvl="5">
      <w:start w:val="1"/>
      <w:numFmt w:val="decimal"/>
      <w:lvlText w:val="%1.%2.%3.%4.%5.%6"/>
      <w:lvlJc w:val="left"/>
      <w:pPr>
        <w:ind w:left="1080" w:hanging="1080"/>
      </w:pPr>
      <w:rPr>
        <w:rFonts w:eastAsiaTheme="majorEastAsia" w:cstheme="majorBidi" w:hint="default"/>
        <w:b/>
        <w:color w:val="000000" w:themeColor="text1"/>
      </w:rPr>
    </w:lvl>
    <w:lvl w:ilvl="6">
      <w:start w:val="1"/>
      <w:numFmt w:val="decimal"/>
      <w:lvlText w:val="%1.%2.%3.%4.%5.%6.%7"/>
      <w:lvlJc w:val="left"/>
      <w:pPr>
        <w:ind w:left="1440" w:hanging="1440"/>
      </w:pPr>
      <w:rPr>
        <w:rFonts w:eastAsiaTheme="majorEastAsia" w:cstheme="majorBidi" w:hint="default"/>
        <w:b/>
        <w:color w:val="000000" w:themeColor="text1"/>
      </w:rPr>
    </w:lvl>
    <w:lvl w:ilvl="7">
      <w:start w:val="1"/>
      <w:numFmt w:val="decimal"/>
      <w:lvlText w:val="%1.%2.%3.%4.%5.%6.%7.%8"/>
      <w:lvlJc w:val="left"/>
      <w:pPr>
        <w:ind w:left="1440" w:hanging="1440"/>
      </w:pPr>
      <w:rPr>
        <w:rFonts w:eastAsiaTheme="majorEastAsia" w:cstheme="majorBidi" w:hint="default"/>
        <w:b/>
        <w:color w:val="000000" w:themeColor="text1"/>
      </w:rPr>
    </w:lvl>
    <w:lvl w:ilvl="8">
      <w:start w:val="1"/>
      <w:numFmt w:val="decimal"/>
      <w:lvlText w:val="%1.%2.%3.%4.%5.%6.%7.%8.%9"/>
      <w:lvlJc w:val="left"/>
      <w:pPr>
        <w:ind w:left="1800" w:hanging="1800"/>
      </w:pPr>
      <w:rPr>
        <w:rFonts w:eastAsiaTheme="majorEastAsia" w:cstheme="majorBidi" w:hint="default"/>
        <w:b/>
        <w:color w:val="000000" w:themeColor="text1"/>
      </w:rPr>
    </w:lvl>
  </w:abstractNum>
  <w:num w:numId="1">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7"/>
  </w:num>
  <w:num w:numId="3">
    <w:abstractNumId w:val="16"/>
  </w:num>
  <w:num w:numId="4">
    <w:abstractNumId w:val="4"/>
  </w:num>
  <w:num w:numId="5">
    <w:abstractNumId w:val="5"/>
  </w:num>
  <w:num w:numId="6">
    <w:abstractNumId w:val="9"/>
  </w:num>
  <w:num w:numId="7">
    <w:abstractNumId w:val="38"/>
  </w:num>
  <w:num w:numId="8">
    <w:abstractNumId w:val="30"/>
  </w:num>
  <w:num w:numId="9">
    <w:abstractNumId w:val="14"/>
  </w:num>
  <w:num w:numId="10">
    <w:abstractNumId w:val="32"/>
  </w:num>
  <w:num w:numId="11">
    <w:abstractNumId w:val="35"/>
  </w:num>
  <w:num w:numId="12">
    <w:abstractNumId w:val="31"/>
  </w:num>
  <w:num w:numId="13">
    <w:abstractNumId w:val="22"/>
  </w:num>
  <w:num w:numId="14">
    <w:abstractNumId w:val="41"/>
  </w:num>
  <w:num w:numId="15">
    <w:abstractNumId w:val="8"/>
  </w:num>
  <w:num w:numId="16">
    <w:abstractNumId w:val="42"/>
  </w:num>
  <w:num w:numId="17">
    <w:abstractNumId w:val="29"/>
  </w:num>
  <w:num w:numId="18">
    <w:abstractNumId w:val="3"/>
  </w:num>
  <w:num w:numId="19">
    <w:abstractNumId w:val="2"/>
  </w:num>
  <w:num w:numId="20">
    <w:abstractNumId w:val="39"/>
  </w:num>
  <w:num w:numId="21">
    <w:abstractNumId w:val="28"/>
  </w:num>
  <w:num w:numId="22">
    <w:abstractNumId w:val="44"/>
  </w:num>
  <w:num w:numId="23">
    <w:abstractNumId w:val="1"/>
  </w:num>
  <w:num w:numId="24">
    <w:abstractNumId w:val="26"/>
  </w:num>
  <w:num w:numId="25">
    <w:abstractNumId w:val="23"/>
  </w:num>
  <w:num w:numId="26">
    <w:abstractNumId w:val="19"/>
  </w:num>
  <w:num w:numId="27">
    <w:abstractNumId w:val="36"/>
  </w:num>
  <w:num w:numId="28">
    <w:abstractNumId w:val="7"/>
  </w:num>
  <w:num w:numId="29">
    <w:abstractNumId w:val="6"/>
  </w:num>
  <w:num w:numId="30">
    <w:abstractNumId w:val="18"/>
  </w:num>
  <w:num w:numId="31">
    <w:abstractNumId w:val="27"/>
  </w:num>
  <w:num w:numId="32">
    <w:abstractNumId w:val="33"/>
  </w:num>
  <w:num w:numId="33">
    <w:abstractNumId w:val="12"/>
  </w:num>
  <w:num w:numId="34">
    <w:abstractNumId w:val="25"/>
  </w:num>
  <w:num w:numId="35">
    <w:abstractNumId w:val="17"/>
  </w:num>
  <w:num w:numId="36">
    <w:abstractNumId w:val="43"/>
  </w:num>
  <w:num w:numId="37">
    <w:abstractNumId w:val="20"/>
  </w:num>
  <w:num w:numId="38">
    <w:abstractNumId w:val="45"/>
  </w:num>
  <w:num w:numId="39">
    <w:abstractNumId w:val="24"/>
  </w:num>
  <w:num w:numId="40">
    <w:abstractNumId w:val="40"/>
  </w:num>
  <w:num w:numId="41">
    <w:abstractNumId w:val="21"/>
  </w:num>
  <w:num w:numId="42">
    <w:abstractNumId w:val="15"/>
  </w:num>
  <w:num w:numId="43">
    <w:abstractNumId w:val="13"/>
  </w:num>
  <w:num w:numId="44">
    <w:abstractNumId w:val="34"/>
  </w:num>
  <w:num w:numId="45">
    <w:abstractNumId w:val="11"/>
  </w:num>
  <w:num w:numId="46">
    <w:abstractNumId w:val="47"/>
  </w:num>
  <w:num w:numId="47">
    <w:abstractNumId w:val="48"/>
  </w:num>
  <w:num w:numId="48">
    <w:abstractNumId w:val="0"/>
  </w:num>
  <w:num w:numId="49">
    <w:abstractNumId w:val="46"/>
  </w:num>
  <w:num w:numId="5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C5E"/>
    <w:rsid w:val="00002CDF"/>
    <w:rsid w:val="00042DE4"/>
    <w:rsid w:val="00045EB0"/>
    <w:rsid w:val="000637F0"/>
    <w:rsid w:val="00082609"/>
    <w:rsid w:val="00083312"/>
    <w:rsid w:val="00086F53"/>
    <w:rsid w:val="000B3271"/>
    <w:rsid w:val="000C2043"/>
    <w:rsid w:val="000D25F1"/>
    <w:rsid w:val="000D265B"/>
    <w:rsid w:val="000D3560"/>
    <w:rsid w:val="000F2E0B"/>
    <w:rsid w:val="000F60A1"/>
    <w:rsid w:val="000F65F1"/>
    <w:rsid w:val="00104811"/>
    <w:rsid w:val="00113A30"/>
    <w:rsid w:val="00116AAA"/>
    <w:rsid w:val="001218E7"/>
    <w:rsid w:val="0016105B"/>
    <w:rsid w:val="001614BD"/>
    <w:rsid w:val="001A079A"/>
    <w:rsid w:val="001C166C"/>
    <w:rsid w:val="001D25FE"/>
    <w:rsid w:val="001E1129"/>
    <w:rsid w:val="002568D2"/>
    <w:rsid w:val="00292B74"/>
    <w:rsid w:val="002A1946"/>
    <w:rsid w:val="002C37C9"/>
    <w:rsid w:val="002D2397"/>
    <w:rsid w:val="002D78D0"/>
    <w:rsid w:val="002E4D85"/>
    <w:rsid w:val="003003A8"/>
    <w:rsid w:val="003139A1"/>
    <w:rsid w:val="00321148"/>
    <w:rsid w:val="003345D8"/>
    <w:rsid w:val="00364D7A"/>
    <w:rsid w:val="00371ECA"/>
    <w:rsid w:val="00376783"/>
    <w:rsid w:val="00387AAA"/>
    <w:rsid w:val="003E27C6"/>
    <w:rsid w:val="003F2332"/>
    <w:rsid w:val="00457C22"/>
    <w:rsid w:val="00490C05"/>
    <w:rsid w:val="0049435E"/>
    <w:rsid w:val="004B1C67"/>
    <w:rsid w:val="004C0907"/>
    <w:rsid w:val="004C243E"/>
    <w:rsid w:val="004C3910"/>
    <w:rsid w:val="004C70A4"/>
    <w:rsid w:val="004E481C"/>
    <w:rsid w:val="004F3009"/>
    <w:rsid w:val="004F7297"/>
    <w:rsid w:val="00501622"/>
    <w:rsid w:val="00512CC0"/>
    <w:rsid w:val="00573FB8"/>
    <w:rsid w:val="00575D5F"/>
    <w:rsid w:val="00581CA5"/>
    <w:rsid w:val="005A67A1"/>
    <w:rsid w:val="005A6AA5"/>
    <w:rsid w:val="005B4185"/>
    <w:rsid w:val="005C5B2D"/>
    <w:rsid w:val="0061215F"/>
    <w:rsid w:val="0063311C"/>
    <w:rsid w:val="00634C04"/>
    <w:rsid w:val="006672C8"/>
    <w:rsid w:val="0067573A"/>
    <w:rsid w:val="006A293E"/>
    <w:rsid w:val="006A6183"/>
    <w:rsid w:val="006B1BBB"/>
    <w:rsid w:val="006B7A62"/>
    <w:rsid w:val="006D573D"/>
    <w:rsid w:val="006E4A97"/>
    <w:rsid w:val="006F014A"/>
    <w:rsid w:val="006F0C0D"/>
    <w:rsid w:val="00710CE1"/>
    <w:rsid w:val="00715512"/>
    <w:rsid w:val="00741BDC"/>
    <w:rsid w:val="007460B3"/>
    <w:rsid w:val="00753B7D"/>
    <w:rsid w:val="00780DD1"/>
    <w:rsid w:val="00796B08"/>
    <w:rsid w:val="007B0592"/>
    <w:rsid w:val="00802640"/>
    <w:rsid w:val="008151A8"/>
    <w:rsid w:val="00833130"/>
    <w:rsid w:val="00866E49"/>
    <w:rsid w:val="00872AA8"/>
    <w:rsid w:val="00872AFA"/>
    <w:rsid w:val="00877C20"/>
    <w:rsid w:val="00883DE0"/>
    <w:rsid w:val="008950F3"/>
    <w:rsid w:val="00897E41"/>
    <w:rsid w:val="008A0CEF"/>
    <w:rsid w:val="008A221D"/>
    <w:rsid w:val="008E751E"/>
    <w:rsid w:val="00943870"/>
    <w:rsid w:val="00945785"/>
    <w:rsid w:val="00956DE9"/>
    <w:rsid w:val="00976ADA"/>
    <w:rsid w:val="00980CBC"/>
    <w:rsid w:val="00983A73"/>
    <w:rsid w:val="009A6C5E"/>
    <w:rsid w:val="009B4658"/>
    <w:rsid w:val="009B621A"/>
    <w:rsid w:val="009E5576"/>
    <w:rsid w:val="009F16C8"/>
    <w:rsid w:val="009F63E0"/>
    <w:rsid w:val="00A1514F"/>
    <w:rsid w:val="00A510D4"/>
    <w:rsid w:val="00A5187E"/>
    <w:rsid w:val="00A60F0C"/>
    <w:rsid w:val="00A75768"/>
    <w:rsid w:val="00A76007"/>
    <w:rsid w:val="00A77009"/>
    <w:rsid w:val="00A961C3"/>
    <w:rsid w:val="00A9719A"/>
    <w:rsid w:val="00AB387C"/>
    <w:rsid w:val="00AB6828"/>
    <w:rsid w:val="00AC2EAC"/>
    <w:rsid w:val="00AC7775"/>
    <w:rsid w:val="00AD767A"/>
    <w:rsid w:val="00AD7A0B"/>
    <w:rsid w:val="00B02E68"/>
    <w:rsid w:val="00B17FF3"/>
    <w:rsid w:val="00B27B91"/>
    <w:rsid w:val="00B35CF9"/>
    <w:rsid w:val="00B43692"/>
    <w:rsid w:val="00B74824"/>
    <w:rsid w:val="00B9122E"/>
    <w:rsid w:val="00B93973"/>
    <w:rsid w:val="00BD4103"/>
    <w:rsid w:val="00BF018A"/>
    <w:rsid w:val="00C14B71"/>
    <w:rsid w:val="00C50D87"/>
    <w:rsid w:val="00C53E71"/>
    <w:rsid w:val="00C61A5E"/>
    <w:rsid w:val="00C6656B"/>
    <w:rsid w:val="00C73A55"/>
    <w:rsid w:val="00C768A8"/>
    <w:rsid w:val="00C7742D"/>
    <w:rsid w:val="00C77BE3"/>
    <w:rsid w:val="00C85348"/>
    <w:rsid w:val="00CA072A"/>
    <w:rsid w:val="00CB4F11"/>
    <w:rsid w:val="00CC3FD2"/>
    <w:rsid w:val="00D105BC"/>
    <w:rsid w:val="00D126C4"/>
    <w:rsid w:val="00D143DD"/>
    <w:rsid w:val="00D15BCB"/>
    <w:rsid w:val="00D366DC"/>
    <w:rsid w:val="00D41D8F"/>
    <w:rsid w:val="00D426EC"/>
    <w:rsid w:val="00D47ECE"/>
    <w:rsid w:val="00D503E5"/>
    <w:rsid w:val="00D52AEC"/>
    <w:rsid w:val="00D55589"/>
    <w:rsid w:val="00D63049"/>
    <w:rsid w:val="00D630F8"/>
    <w:rsid w:val="00D64AD0"/>
    <w:rsid w:val="00D70F9E"/>
    <w:rsid w:val="00D74E51"/>
    <w:rsid w:val="00D82203"/>
    <w:rsid w:val="00D91D84"/>
    <w:rsid w:val="00DC6DB3"/>
    <w:rsid w:val="00DE4872"/>
    <w:rsid w:val="00E15F51"/>
    <w:rsid w:val="00E357B3"/>
    <w:rsid w:val="00E434E3"/>
    <w:rsid w:val="00E476E9"/>
    <w:rsid w:val="00E769AD"/>
    <w:rsid w:val="00E861E0"/>
    <w:rsid w:val="00EE2B30"/>
    <w:rsid w:val="00EF1083"/>
    <w:rsid w:val="00EF57B4"/>
    <w:rsid w:val="00F016DE"/>
    <w:rsid w:val="00F060CF"/>
    <w:rsid w:val="00F10C29"/>
    <w:rsid w:val="00F274E6"/>
    <w:rsid w:val="00F63484"/>
    <w:rsid w:val="00F72E00"/>
    <w:rsid w:val="00FA2A4D"/>
    <w:rsid w:val="00FF3A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B5A55A"/>
  <w15:docId w15:val="{88F51845-B604-4C41-913D-4C5671F4A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AFA"/>
    <w:pPr>
      <w:spacing w:after="0" w:line="240" w:lineRule="auto"/>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autoRedefine/>
    <w:uiPriority w:val="9"/>
    <w:qFormat/>
    <w:rsid w:val="00A9719A"/>
    <w:pPr>
      <w:keepNext/>
      <w:keepLines/>
      <w:spacing w:before="240" w:line="480" w:lineRule="auto"/>
      <w:jc w:val="both"/>
      <w:outlineLvl w:val="0"/>
    </w:pPr>
    <w:rPr>
      <w:rFonts w:eastAsiaTheme="majorEastAsia" w:cstheme="majorBidi"/>
      <w:b/>
      <w:color w:val="000000" w:themeColor="text1"/>
      <w:lang w:val="en-GB"/>
    </w:rPr>
  </w:style>
  <w:style w:type="paragraph" w:styleId="Heading2">
    <w:name w:val="heading 2"/>
    <w:basedOn w:val="Normal"/>
    <w:next w:val="Normal"/>
    <w:link w:val="Heading2Char"/>
    <w:autoRedefine/>
    <w:uiPriority w:val="9"/>
    <w:unhideWhenUsed/>
    <w:qFormat/>
    <w:rsid w:val="00FA2A4D"/>
    <w:pPr>
      <w:keepNext/>
      <w:keepLines/>
      <w:spacing w:before="40" w:line="480" w:lineRule="auto"/>
      <w:jc w:val="both"/>
      <w:outlineLvl w:val="1"/>
    </w:pPr>
    <w:rPr>
      <w:rFonts w:eastAsiaTheme="minorEastAsia" w:cstheme="minorBidi"/>
      <w:b/>
      <w:bCs/>
      <w:szCs w:val="22"/>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6C5E"/>
    <w:pPr>
      <w:spacing w:after="160" w:line="256" w:lineRule="auto"/>
      <w:ind w:left="720"/>
      <w:contextualSpacing/>
    </w:pPr>
    <w:rPr>
      <w:rFonts w:eastAsiaTheme="minorEastAsia" w:cstheme="minorBidi"/>
      <w:szCs w:val="22"/>
      <w:lang w:val="en-GB"/>
    </w:rPr>
  </w:style>
  <w:style w:type="paragraph" w:styleId="NormalWeb">
    <w:name w:val="Normal (Web)"/>
    <w:basedOn w:val="Normal"/>
    <w:uiPriority w:val="99"/>
    <w:unhideWhenUsed/>
    <w:rsid w:val="00FF3A19"/>
    <w:pPr>
      <w:spacing w:before="100" w:beforeAutospacing="1" w:after="100" w:afterAutospacing="1"/>
    </w:pPr>
  </w:style>
  <w:style w:type="paragraph" w:styleId="TOC1">
    <w:name w:val="toc 1"/>
    <w:basedOn w:val="Normal"/>
    <w:next w:val="Normal"/>
    <w:autoRedefine/>
    <w:uiPriority w:val="39"/>
    <w:unhideWhenUsed/>
    <w:rsid w:val="00A1514F"/>
    <w:pPr>
      <w:spacing w:before="360" w:line="256" w:lineRule="auto"/>
    </w:pPr>
    <w:rPr>
      <w:rFonts w:asciiTheme="majorHAnsi" w:eastAsiaTheme="minorEastAsia" w:hAnsiTheme="majorHAnsi" w:cstheme="minorBidi"/>
      <w:b/>
      <w:bCs/>
      <w:caps/>
      <w:lang w:val="en-GB"/>
    </w:rPr>
  </w:style>
  <w:style w:type="paragraph" w:styleId="TOC2">
    <w:name w:val="toc 2"/>
    <w:basedOn w:val="Normal"/>
    <w:next w:val="Normal"/>
    <w:autoRedefine/>
    <w:uiPriority w:val="39"/>
    <w:unhideWhenUsed/>
    <w:rsid w:val="00CB4F11"/>
    <w:pPr>
      <w:spacing w:before="240" w:line="256" w:lineRule="auto"/>
    </w:pPr>
    <w:rPr>
      <w:rFonts w:asciiTheme="minorHAnsi" w:eastAsiaTheme="minorEastAsia" w:hAnsiTheme="minorHAnsi" w:cstheme="minorHAnsi"/>
      <w:b/>
      <w:bCs/>
      <w:sz w:val="20"/>
      <w:szCs w:val="20"/>
      <w:lang w:val="en-GB"/>
    </w:rPr>
  </w:style>
  <w:style w:type="paragraph" w:styleId="TOC3">
    <w:name w:val="toc 3"/>
    <w:basedOn w:val="Normal"/>
    <w:next w:val="Normal"/>
    <w:autoRedefine/>
    <w:uiPriority w:val="39"/>
    <w:unhideWhenUsed/>
    <w:rsid w:val="00CB4F11"/>
    <w:pPr>
      <w:spacing w:line="256" w:lineRule="auto"/>
      <w:ind w:left="240"/>
    </w:pPr>
    <w:rPr>
      <w:rFonts w:asciiTheme="minorHAnsi" w:eastAsiaTheme="minorEastAsia" w:hAnsiTheme="minorHAnsi" w:cstheme="minorHAnsi"/>
      <w:sz w:val="20"/>
      <w:szCs w:val="20"/>
      <w:lang w:val="en-GB"/>
    </w:rPr>
  </w:style>
  <w:style w:type="paragraph" w:styleId="TOC4">
    <w:name w:val="toc 4"/>
    <w:basedOn w:val="Normal"/>
    <w:next w:val="Normal"/>
    <w:autoRedefine/>
    <w:uiPriority w:val="39"/>
    <w:unhideWhenUsed/>
    <w:rsid w:val="00CB4F11"/>
    <w:pPr>
      <w:spacing w:line="256" w:lineRule="auto"/>
      <w:ind w:left="480"/>
    </w:pPr>
    <w:rPr>
      <w:rFonts w:asciiTheme="minorHAnsi" w:eastAsiaTheme="minorEastAsia" w:hAnsiTheme="minorHAnsi" w:cstheme="minorHAnsi"/>
      <w:sz w:val="20"/>
      <w:szCs w:val="20"/>
      <w:lang w:val="en-GB"/>
    </w:rPr>
  </w:style>
  <w:style w:type="paragraph" w:styleId="TOC5">
    <w:name w:val="toc 5"/>
    <w:basedOn w:val="Normal"/>
    <w:next w:val="Normal"/>
    <w:autoRedefine/>
    <w:uiPriority w:val="39"/>
    <w:unhideWhenUsed/>
    <w:rsid w:val="00CB4F11"/>
    <w:pPr>
      <w:spacing w:line="256" w:lineRule="auto"/>
      <w:ind w:left="720"/>
    </w:pPr>
    <w:rPr>
      <w:rFonts w:asciiTheme="minorHAnsi" w:eastAsiaTheme="minorEastAsia" w:hAnsiTheme="minorHAnsi" w:cstheme="minorHAnsi"/>
      <w:sz w:val="20"/>
      <w:szCs w:val="20"/>
      <w:lang w:val="en-GB"/>
    </w:rPr>
  </w:style>
  <w:style w:type="paragraph" w:styleId="TOC6">
    <w:name w:val="toc 6"/>
    <w:basedOn w:val="Normal"/>
    <w:next w:val="Normal"/>
    <w:autoRedefine/>
    <w:uiPriority w:val="39"/>
    <w:unhideWhenUsed/>
    <w:rsid w:val="00CB4F11"/>
    <w:pPr>
      <w:spacing w:line="256" w:lineRule="auto"/>
      <w:ind w:left="960"/>
    </w:pPr>
    <w:rPr>
      <w:rFonts w:asciiTheme="minorHAnsi" w:eastAsiaTheme="minorEastAsia" w:hAnsiTheme="minorHAnsi" w:cstheme="minorHAnsi"/>
      <w:sz w:val="20"/>
      <w:szCs w:val="20"/>
      <w:lang w:val="en-GB"/>
    </w:rPr>
  </w:style>
  <w:style w:type="paragraph" w:styleId="TOC7">
    <w:name w:val="toc 7"/>
    <w:basedOn w:val="Normal"/>
    <w:next w:val="Normal"/>
    <w:autoRedefine/>
    <w:uiPriority w:val="39"/>
    <w:unhideWhenUsed/>
    <w:rsid w:val="00CB4F11"/>
    <w:pPr>
      <w:spacing w:line="256" w:lineRule="auto"/>
      <w:ind w:left="1200"/>
    </w:pPr>
    <w:rPr>
      <w:rFonts w:asciiTheme="minorHAnsi" w:eastAsiaTheme="minorEastAsia" w:hAnsiTheme="minorHAnsi" w:cstheme="minorHAnsi"/>
      <w:sz w:val="20"/>
      <w:szCs w:val="20"/>
      <w:lang w:val="en-GB"/>
    </w:rPr>
  </w:style>
  <w:style w:type="paragraph" w:styleId="TOC8">
    <w:name w:val="toc 8"/>
    <w:basedOn w:val="Normal"/>
    <w:next w:val="Normal"/>
    <w:autoRedefine/>
    <w:uiPriority w:val="39"/>
    <w:unhideWhenUsed/>
    <w:rsid w:val="00CB4F11"/>
    <w:pPr>
      <w:spacing w:line="256" w:lineRule="auto"/>
      <w:ind w:left="1440"/>
    </w:pPr>
    <w:rPr>
      <w:rFonts w:asciiTheme="minorHAnsi" w:eastAsiaTheme="minorEastAsia" w:hAnsiTheme="minorHAnsi" w:cstheme="minorHAnsi"/>
      <w:sz w:val="20"/>
      <w:szCs w:val="20"/>
      <w:lang w:val="en-GB"/>
    </w:rPr>
  </w:style>
  <w:style w:type="paragraph" w:styleId="TOC9">
    <w:name w:val="toc 9"/>
    <w:basedOn w:val="Normal"/>
    <w:next w:val="Normal"/>
    <w:autoRedefine/>
    <w:uiPriority w:val="39"/>
    <w:unhideWhenUsed/>
    <w:rsid w:val="00CB4F11"/>
    <w:pPr>
      <w:spacing w:line="256" w:lineRule="auto"/>
      <w:ind w:left="1680"/>
    </w:pPr>
    <w:rPr>
      <w:rFonts w:asciiTheme="minorHAnsi" w:eastAsiaTheme="minorEastAsia" w:hAnsiTheme="minorHAnsi" w:cstheme="minorHAnsi"/>
      <w:sz w:val="20"/>
      <w:szCs w:val="20"/>
      <w:lang w:val="en-GB"/>
    </w:rPr>
  </w:style>
  <w:style w:type="character" w:customStyle="1" w:styleId="Heading1Char">
    <w:name w:val="Heading 1 Char"/>
    <w:basedOn w:val="DefaultParagraphFont"/>
    <w:link w:val="Heading1"/>
    <w:uiPriority w:val="9"/>
    <w:rsid w:val="00A9719A"/>
    <w:rPr>
      <w:rFonts w:ascii="Times New Roman" w:eastAsiaTheme="majorEastAsia" w:hAnsi="Times New Roman" w:cstheme="majorBidi"/>
      <w:b/>
      <w:color w:val="000000" w:themeColor="text1"/>
      <w:sz w:val="24"/>
      <w:szCs w:val="24"/>
      <w:lang w:val="en-GB" w:eastAsia="en-GB"/>
    </w:rPr>
  </w:style>
  <w:style w:type="character" w:customStyle="1" w:styleId="Heading2Char">
    <w:name w:val="Heading 2 Char"/>
    <w:basedOn w:val="DefaultParagraphFont"/>
    <w:link w:val="Heading2"/>
    <w:uiPriority w:val="9"/>
    <w:rsid w:val="00FA2A4D"/>
    <w:rPr>
      <w:rFonts w:ascii="Times New Roman" w:eastAsiaTheme="minorEastAsia" w:hAnsi="Times New Roman"/>
      <w:b/>
      <w:bCs/>
      <w:sz w:val="24"/>
      <w:lang w:val="en-GB" w:eastAsia="en-GB"/>
    </w:rPr>
  </w:style>
  <w:style w:type="character" w:styleId="Hyperlink">
    <w:name w:val="Hyperlink"/>
    <w:basedOn w:val="DefaultParagraphFont"/>
    <w:uiPriority w:val="99"/>
    <w:unhideWhenUsed/>
    <w:rsid w:val="00A1514F"/>
    <w:rPr>
      <w:color w:val="0000FF" w:themeColor="hyperlink"/>
      <w:u w:val="single"/>
    </w:rPr>
  </w:style>
  <w:style w:type="character" w:styleId="PlaceholderText">
    <w:name w:val="Placeholder Text"/>
    <w:basedOn w:val="DefaultParagraphFont"/>
    <w:uiPriority w:val="99"/>
    <w:semiHidden/>
    <w:rsid w:val="00BD4103"/>
    <w:rPr>
      <w:color w:val="666666"/>
    </w:rPr>
  </w:style>
  <w:style w:type="character" w:styleId="FollowedHyperlink">
    <w:name w:val="FollowedHyperlink"/>
    <w:basedOn w:val="DefaultParagraphFont"/>
    <w:uiPriority w:val="99"/>
    <w:semiHidden/>
    <w:unhideWhenUsed/>
    <w:rsid w:val="00A60F0C"/>
    <w:rPr>
      <w:color w:val="800080" w:themeColor="followedHyperlink"/>
      <w:u w:val="single"/>
    </w:rPr>
  </w:style>
  <w:style w:type="character" w:customStyle="1" w:styleId="apple-converted-space">
    <w:name w:val="apple-converted-space"/>
    <w:basedOn w:val="DefaultParagraphFont"/>
    <w:rsid w:val="00A60F0C"/>
  </w:style>
  <w:style w:type="paragraph" w:customStyle="1" w:styleId="chakra-text">
    <w:name w:val="chakra-text"/>
    <w:basedOn w:val="Normal"/>
    <w:rsid w:val="00802640"/>
    <w:pPr>
      <w:spacing w:before="100" w:beforeAutospacing="1" w:after="100" w:afterAutospacing="1"/>
    </w:pPr>
  </w:style>
  <w:style w:type="character" w:styleId="Strong">
    <w:name w:val="Strong"/>
    <w:basedOn w:val="DefaultParagraphFont"/>
    <w:uiPriority w:val="22"/>
    <w:qFormat/>
    <w:rsid w:val="00457C22"/>
    <w:rPr>
      <w:b/>
      <w:bCs/>
    </w:rPr>
  </w:style>
  <w:style w:type="character" w:styleId="Emphasis">
    <w:name w:val="Emphasis"/>
    <w:basedOn w:val="DefaultParagraphFont"/>
    <w:uiPriority w:val="20"/>
    <w:qFormat/>
    <w:rsid w:val="00457C22"/>
    <w:rPr>
      <w:i/>
      <w:iCs/>
    </w:rPr>
  </w:style>
  <w:style w:type="paragraph" w:styleId="Header">
    <w:name w:val="header"/>
    <w:basedOn w:val="Normal"/>
    <w:link w:val="HeaderChar"/>
    <w:uiPriority w:val="99"/>
    <w:unhideWhenUsed/>
    <w:rsid w:val="00F274E6"/>
    <w:pPr>
      <w:tabs>
        <w:tab w:val="center" w:pos="4680"/>
        <w:tab w:val="right" w:pos="9360"/>
      </w:tabs>
    </w:pPr>
  </w:style>
  <w:style w:type="character" w:customStyle="1" w:styleId="HeaderChar">
    <w:name w:val="Header Char"/>
    <w:basedOn w:val="DefaultParagraphFont"/>
    <w:link w:val="Header"/>
    <w:uiPriority w:val="99"/>
    <w:rsid w:val="00F274E6"/>
    <w:rPr>
      <w:rFonts w:ascii="Times New Roman" w:eastAsia="Times New Roman" w:hAnsi="Times New Roman" w:cs="Times New Roman"/>
      <w:sz w:val="24"/>
      <w:szCs w:val="24"/>
      <w:lang w:eastAsia="en-GB"/>
    </w:rPr>
  </w:style>
  <w:style w:type="paragraph" w:styleId="Footer">
    <w:name w:val="footer"/>
    <w:basedOn w:val="Normal"/>
    <w:link w:val="FooterChar"/>
    <w:uiPriority w:val="99"/>
    <w:unhideWhenUsed/>
    <w:rsid w:val="00F274E6"/>
    <w:pPr>
      <w:tabs>
        <w:tab w:val="center" w:pos="4680"/>
        <w:tab w:val="right" w:pos="9360"/>
      </w:tabs>
    </w:pPr>
  </w:style>
  <w:style w:type="character" w:customStyle="1" w:styleId="FooterChar">
    <w:name w:val="Footer Char"/>
    <w:basedOn w:val="DefaultParagraphFont"/>
    <w:link w:val="Footer"/>
    <w:uiPriority w:val="99"/>
    <w:rsid w:val="00F274E6"/>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511302">
      <w:bodyDiv w:val="1"/>
      <w:marLeft w:val="0"/>
      <w:marRight w:val="0"/>
      <w:marTop w:val="0"/>
      <w:marBottom w:val="0"/>
      <w:divBdr>
        <w:top w:val="none" w:sz="0" w:space="0" w:color="auto"/>
        <w:left w:val="none" w:sz="0" w:space="0" w:color="auto"/>
        <w:bottom w:val="none" w:sz="0" w:space="0" w:color="auto"/>
        <w:right w:val="none" w:sz="0" w:space="0" w:color="auto"/>
      </w:divBdr>
    </w:div>
    <w:div w:id="861087425">
      <w:bodyDiv w:val="1"/>
      <w:marLeft w:val="0"/>
      <w:marRight w:val="0"/>
      <w:marTop w:val="0"/>
      <w:marBottom w:val="0"/>
      <w:divBdr>
        <w:top w:val="none" w:sz="0" w:space="0" w:color="auto"/>
        <w:left w:val="none" w:sz="0" w:space="0" w:color="auto"/>
        <w:bottom w:val="none" w:sz="0" w:space="0" w:color="auto"/>
        <w:right w:val="none" w:sz="0" w:space="0" w:color="auto"/>
      </w:divBdr>
      <w:divsChild>
        <w:div w:id="1460609675">
          <w:marLeft w:val="0"/>
          <w:marRight w:val="0"/>
          <w:marTop w:val="0"/>
          <w:marBottom w:val="0"/>
          <w:divBdr>
            <w:top w:val="none" w:sz="0" w:space="0" w:color="auto"/>
            <w:left w:val="none" w:sz="0" w:space="0" w:color="auto"/>
            <w:bottom w:val="none" w:sz="0" w:space="0" w:color="auto"/>
            <w:right w:val="none" w:sz="0" w:space="0" w:color="auto"/>
          </w:divBdr>
          <w:divsChild>
            <w:div w:id="1488279677">
              <w:marLeft w:val="0"/>
              <w:marRight w:val="0"/>
              <w:marTop w:val="0"/>
              <w:marBottom w:val="0"/>
              <w:divBdr>
                <w:top w:val="none" w:sz="0" w:space="0" w:color="auto"/>
                <w:left w:val="none" w:sz="0" w:space="0" w:color="auto"/>
                <w:bottom w:val="none" w:sz="0" w:space="0" w:color="auto"/>
                <w:right w:val="none" w:sz="0" w:space="0" w:color="auto"/>
              </w:divBdr>
              <w:divsChild>
                <w:div w:id="1242569342">
                  <w:marLeft w:val="0"/>
                  <w:marRight w:val="0"/>
                  <w:marTop w:val="0"/>
                  <w:marBottom w:val="0"/>
                  <w:divBdr>
                    <w:top w:val="none" w:sz="0" w:space="0" w:color="auto"/>
                    <w:left w:val="none" w:sz="0" w:space="0" w:color="auto"/>
                    <w:bottom w:val="none" w:sz="0" w:space="0" w:color="auto"/>
                    <w:right w:val="none" w:sz="0" w:space="0" w:color="auto"/>
                  </w:divBdr>
                  <w:divsChild>
                    <w:div w:id="220144271">
                      <w:marLeft w:val="0"/>
                      <w:marRight w:val="0"/>
                      <w:marTop w:val="0"/>
                      <w:marBottom w:val="0"/>
                      <w:divBdr>
                        <w:top w:val="none" w:sz="0" w:space="0" w:color="auto"/>
                        <w:left w:val="none" w:sz="0" w:space="0" w:color="auto"/>
                        <w:bottom w:val="none" w:sz="0" w:space="0" w:color="auto"/>
                        <w:right w:val="none" w:sz="0" w:space="0" w:color="auto"/>
                      </w:divBdr>
                    </w:div>
                  </w:divsChild>
                </w:div>
                <w:div w:id="1792236566">
                  <w:marLeft w:val="0"/>
                  <w:marRight w:val="0"/>
                  <w:marTop w:val="0"/>
                  <w:marBottom w:val="0"/>
                  <w:divBdr>
                    <w:top w:val="none" w:sz="0" w:space="0" w:color="auto"/>
                    <w:left w:val="none" w:sz="0" w:space="0" w:color="auto"/>
                    <w:bottom w:val="none" w:sz="0" w:space="0" w:color="auto"/>
                    <w:right w:val="none" w:sz="0" w:space="0" w:color="auto"/>
                  </w:divBdr>
                  <w:divsChild>
                    <w:div w:id="1852329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4106028">
      <w:bodyDiv w:val="1"/>
      <w:marLeft w:val="0"/>
      <w:marRight w:val="0"/>
      <w:marTop w:val="0"/>
      <w:marBottom w:val="0"/>
      <w:divBdr>
        <w:top w:val="none" w:sz="0" w:space="0" w:color="auto"/>
        <w:left w:val="none" w:sz="0" w:space="0" w:color="auto"/>
        <w:bottom w:val="none" w:sz="0" w:space="0" w:color="auto"/>
        <w:right w:val="none" w:sz="0" w:space="0" w:color="auto"/>
      </w:divBdr>
    </w:div>
    <w:div w:id="1162888640">
      <w:bodyDiv w:val="1"/>
      <w:marLeft w:val="0"/>
      <w:marRight w:val="0"/>
      <w:marTop w:val="0"/>
      <w:marBottom w:val="0"/>
      <w:divBdr>
        <w:top w:val="none" w:sz="0" w:space="0" w:color="auto"/>
        <w:left w:val="none" w:sz="0" w:space="0" w:color="auto"/>
        <w:bottom w:val="none" w:sz="0" w:space="0" w:color="auto"/>
        <w:right w:val="none" w:sz="0" w:space="0" w:color="auto"/>
      </w:divBdr>
    </w:div>
    <w:div w:id="1201093006">
      <w:bodyDiv w:val="1"/>
      <w:marLeft w:val="0"/>
      <w:marRight w:val="0"/>
      <w:marTop w:val="0"/>
      <w:marBottom w:val="0"/>
      <w:divBdr>
        <w:top w:val="none" w:sz="0" w:space="0" w:color="auto"/>
        <w:left w:val="none" w:sz="0" w:space="0" w:color="auto"/>
        <w:bottom w:val="none" w:sz="0" w:space="0" w:color="auto"/>
        <w:right w:val="none" w:sz="0" w:space="0" w:color="auto"/>
      </w:divBdr>
      <w:divsChild>
        <w:div w:id="828834521">
          <w:marLeft w:val="547"/>
          <w:marRight w:val="0"/>
          <w:marTop w:val="200"/>
          <w:marBottom w:val="0"/>
          <w:divBdr>
            <w:top w:val="none" w:sz="0" w:space="0" w:color="auto"/>
            <w:left w:val="none" w:sz="0" w:space="0" w:color="auto"/>
            <w:bottom w:val="none" w:sz="0" w:space="0" w:color="auto"/>
            <w:right w:val="none" w:sz="0" w:space="0" w:color="auto"/>
          </w:divBdr>
        </w:div>
      </w:divsChild>
    </w:div>
    <w:div w:id="1293052062">
      <w:bodyDiv w:val="1"/>
      <w:marLeft w:val="0"/>
      <w:marRight w:val="0"/>
      <w:marTop w:val="0"/>
      <w:marBottom w:val="0"/>
      <w:divBdr>
        <w:top w:val="none" w:sz="0" w:space="0" w:color="auto"/>
        <w:left w:val="none" w:sz="0" w:space="0" w:color="auto"/>
        <w:bottom w:val="none" w:sz="0" w:space="0" w:color="auto"/>
        <w:right w:val="none" w:sz="0" w:space="0" w:color="auto"/>
      </w:divBdr>
    </w:div>
    <w:div w:id="1346639156">
      <w:bodyDiv w:val="1"/>
      <w:marLeft w:val="0"/>
      <w:marRight w:val="0"/>
      <w:marTop w:val="0"/>
      <w:marBottom w:val="0"/>
      <w:divBdr>
        <w:top w:val="none" w:sz="0" w:space="0" w:color="auto"/>
        <w:left w:val="none" w:sz="0" w:space="0" w:color="auto"/>
        <w:bottom w:val="none" w:sz="0" w:space="0" w:color="auto"/>
        <w:right w:val="none" w:sz="0" w:space="0" w:color="auto"/>
      </w:divBdr>
      <w:divsChild>
        <w:div w:id="123698207">
          <w:marLeft w:val="0"/>
          <w:marRight w:val="0"/>
          <w:marTop w:val="0"/>
          <w:marBottom w:val="0"/>
          <w:divBdr>
            <w:top w:val="none" w:sz="0" w:space="0" w:color="auto"/>
            <w:left w:val="none" w:sz="0" w:space="0" w:color="auto"/>
            <w:bottom w:val="none" w:sz="0" w:space="0" w:color="auto"/>
            <w:right w:val="none" w:sz="0" w:space="0" w:color="auto"/>
          </w:divBdr>
          <w:divsChild>
            <w:div w:id="561986147">
              <w:marLeft w:val="0"/>
              <w:marRight w:val="0"/>
              <w:marTop w:val="0"/>
              <w:marBottom w:val="0"/>
              <w:divBdr>
                <w:top w:val="none" w:sz="0" w:space="0" w:color="auto"/>
                <w:left w:val="none" w:sz="0" w:space="0" w:color="auto"/>
                <w:bottom w:val="none" w:sz="0" w:space="0" w:color="auto"/>
                <w:right w:val="none" w:sz="0" w:space="0" w:color="auto"/>
              </w:divBdr>
              <w:divsChild>
                <w:div w:id="1092512236">
                  <w:marLeft w:val="0"/>
                  <w:marRight w:val="0"/>
                  <w:marTop w:val="0"/>
                  <w:marBottom w:val="0"/>
                  <w:divBdr>
                    <w:top w:val="none" w:sz="0" w:space="0" w:color="auto"/>
                    <w:left w:val="none" w:sz="0" w:space="0" w:color="auto"/>
                    <w:bottom w:val="none" w:sz="0" w:space="0" w:color="auto"/>
                    <w:right w:val="none" w:sz="0" w:space="0" w:color="auto"/>
                  </w:divBdr>
                  <w:divsChild>
                    <w:div w:id="82000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5274356">
      <w:bodyDiv w:val="1"/>
      <w:marLeft w:val="0"/>
      <w:marRight w:val="0"/>
      <w:marTop w:val="0"/>
      <w:marBottom w:val="0"/>
      <w:divBdr>
        <w:top w:val="none" w:sz="0" w:space="0" w:color="auto"/>
        <w:left w:val="none" w:sz="0" w:space="0" w:color="auto"/>
        <w:bottom w:val="none" w:sz="0" w:space="0" w:color="auto"/>
        <w:right w:val="none" w:sz="0" w:space="0" w:color="auto"/>
      </w:divBdr>
    </w:div>
    <w:div w:id="1423181840">
      <w:bodyDiv w:val="1"/>
      <w:marLeft w:val="0"/>
      <w:marRight w:val="0"/>
      <w:marTop w:val="0"/>
      <w:marBottom w:val="0"/>
      <w:divBdr>
        <w:top w:val="none" w:sz="0" w:space="0" w:color="auto"/>
        <w:left w:val="none" w:sz="0" w:space="0" w:color="auto"/>
        <w:bottom w:val="none" w:sz="0" w:space="0" w:color="auto"/>
        <w:right w:val="none" w:sz="0" w:space="0" w:color="auto"/>
      </w:divBdr>
      <w:divsChild>
        <w:div w:id="756638009">
          <w:marLeft w:val="0"/>
          <w:marRight w:val="0"/>
          <w:marTop w:val="0"/>
          <w:marBottom w:val="0"/>
          <w:divBdr>
            <w:top w:val="single" w:sz="2" w:space="0" w:color="auto"/>
            <w:left w:val="single" w:sz="2" w:space="0" w:color="auto"/>
            <w:bottom w:val="single" w:sz="2" w:space="0" w:color="auto"/>
            <w:right w:val="single" w:sz="2" w:space="0" w:color="auto"/>
          </w:divBdr>
        </w:div>
        <w:div w:id="2107840512">
          <w:marLeft w:val="0"/>
          <w:marRight w:val="0"/>
          <w:marTop w:val="0"/>
          <w:marBottom w:val="0"/>
          <w:divBdr>
            <w:top w:val="single" w:sz="2" w:space="0" w:color="auto"/>
            <w:left w:val="single" w:sz="2" w:space="0" w:color="auto"/>
            <w:bottom w:val="single" w:sz="2" w:space="0" w:color="auto"/>
            <w:right w:val="single" w:sz="2" w:space="0" w:color="auto"/>
          </w:divBdr>
        </w:div>
      </w:divsChild>
    </w:div>
    <w:div w:id="1491679724">
      <w:bodyDiv w:val="1"/>
      <w:marLeft w:val="0"/>
      <w:marRight w:val="0"/>
      <w:marTop w:val="0"/>
      <w:marBottom w:val="0"/>
      <w:divBdr>
        <w:top w:val="none" w:sz="0" w:space="0" w:color="auto"/>
        <w:left w:val="none" w:sz="0" w:space="0" w:color="auto"/>
        <w:bottom w:val="none" w:sz="0" w:space="0" w:color="auto"/>
        <w:right w:val="none" w:sz="0" w:space="0" w:color="auto"/>
      </w:divBdr>
      <w:divsChild>
        <w:div w:id="1103915431">
          <w:marLeft w:val="0"/>
          <w:marRight w:val="0"/>
          <w:marTop w:val="0"/>
          <w:marBottom w:val="0"/>
          <w:divBdr>
            <w:top w:val="none" w:sz="0" w:space="0" w:color="auto"/>
            <w:left w:val="none" w:sz="0" w:space="0" w:color="auto"/>
            <w:bottom w:val="none" w:sz="0" w:space="0" w:color="auto"/>
            <w:right w:val="none" w:sz="0" w:space="0" w:color="auto"/>
          </w:divBdr>
          <w:divsChild>
            <w:div w:id="1638753922">
              <w:marLeft w:val="0"/>
              <w:marRight w:val="0"/>
              <w:marTop w:val="0"/>
              <w:marBottom w:val="0"/>
              <w:divBdr>
                <w:top w:val="none" w:sz="0" w:space="0" w:color="auto"/>
                <w:left w:val="none" w:sz="0" w:space="0" w:color="auto"/>
                <w:bottom w:val="none" w:sz="0" w:space="0" w:color="auto"/>
                <w:right w:val="none" w:sz="0" w:space="0" w:color="auto"/>
              </w:divBdr>
              <w:divsChild>
                <w:div w:id="10807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184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2B79312-4C3F-B444-B4EB-2B31011C8281}">
  <we:reference id="wa104382081" version="1.55.1.0" store="en-GB" storeType="OMEX"/>
  <we:alternateReferences>
    <we:reference id="wa104382081" version="1.55.1.0" store="en-GB" storeType="OMEX"/>
  </we:alternateReferences>
  <we:properties>
    <we:property name="MENDELEY_CITATIONS" value="[{&quot;citationID&quot;:&quot;MENDELEY_CITATION_699b243b-ae98-44f3-bb1a-1973dd59036b&quot;,&quot;properties&quot;:{&quot;noteIndex&quot;:0},&quot;isEdited&quot;:false,&quot;manualOverride&quot;:{&quot;isManuallyOverridden&quot;:false,&quot;citeprocText&quot;:&quot;[1]&quot;,&quot;manualOverrideText&quot;:&quot;&quot;},&quot;citationTag&quot;:&quot;MENDELEY_CITATION_v3_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&quot;,&quot;citationItems&quot;:[{&quot;id&quot;:&quot;5886f4f1-705c-3069-9871-e1c3f1cf9e1c&quot;,&quot;itemData&quot;:{&quot;type&quot;:&quot;book&quot;,&quot;id&quot;:&quot;5886f4f1-705c-3069-9871-e1c3f1cf9e1c&quot;,&quot;title&quot;:&quot;Managing Sport Events&quot;,&quot;author&quot;:[{&quot;family&quot;:&quot;Greenwell&quot;,&quot;given&quot;:&quot;Chris&quot;,&quot;parse-names&quot;:false,&quot;dropping-particle&quot;:&quot;&quot;,&quot;non-dropping-particle&quot;:&quot;&quot;},{&quot;family&quot;:&quot;Danzey-Bussell&quot;,&quot;given&quot;:&quot;Leigh&quot;,&quot;parse-names&quot;:false,&quot;dropping-particle&quot;:&quot;&quot;,&quot;non-dropping-particle&quot;:&quot;&quot;},{&quot;family&quot;:&quot;Shonk&quot;,&quot;given&quot;:&quot;David&quot;,&quot;parse-names&quot;:false,&quot;dropping-particle&quot;:&quot;&quot;,&quot;non-dropping-particle&quot;:&quot;&quot;}],&quot;DOI&quot;:&quot;10.5040/9781718206731&quot;,&quot;ISBN&quot;:&quot;9781492570950&quot;,&quot;issued&quot;:{&quot;date-parts&quot;:[[2020,1,1]]},&quot;abstract&quot;:&quot;Whether it's a local event, state championship, or international competition, running a successful sport event requires the knowledge and skills to plan, organize, promote, lead, and communicate. Managing Sport Events presents the principles and practices related to effective event management, taking readers through the entire process from event conception through postevent evaluation. Merging research findings with best practices, Managing Sport Events is an essential text for sport event management courses and combined sport event and facilities management courses. In each chapter, key principles of event management are presented and reinforced through examples from the sport industry. Case studies from a variety of sports and settings offer a balanced, practical perspective for handling all levels of events. In addition, each chapter features a profile of an industry professional providing insights from event managers working in venues. This text also includes learning activities that challenge students to assess existing events and consider how they might manage these events differently based on information from the chapter. Numerous checklists, templates, and worksheets throughout the text demonstrate a variety of tools for successful planning and implementation of events. The accompanying instructor guide offers detailed suggestions on incorporating the text into a combined facilities and events course as well as activities and guidelines for implementing a semester-long event management project.\nManaging Sport Events prepares students to enter the field with the conceptual skills to immediately engage in event production and evaluation. It also offers current industry professionals a reliable reference and professional development resource. Readers will find a comprehensive discussion of what it takes to produce a successful event:\nEvent conception and developmentKey planning areas, including staffing, budgeting, marketing, promotion, sponsorship, and legal and risk managementKey operational areas, including services, logistics, and on-site managementPostevent duties and considerations\nManaging Sport Events integrates the traditional business segments of sport management with the unique requirements of event management. From a local youth soccer tournament to the Olympic Games, Managing Sport Events is an essential resource for current and future professionals working in parks and recreation, tourism and hospitality, and sports at the high school, college, amateur, minor league, professional, and international levels.&quot;,&quot;container-title-short&quot;:&quot;&quot;},&quot;isTemporary&quot;:false}]},{&quot;citationID&quot;:&quot;MENDELEY_CITATION_8912c07b-469e-4934-9b63-f503d90a0ed8&quot;,&quot;properties&quot;:{&quot;noteIndex&quot;:0},&quot;isEdited&quot;:false,&quot;manualOverride&quot;:{&quot;isManuallyOverridden&quot;:false,&quot;citeprocText&quot;:&quot;[2]&quot;,&quot;manualOverrideText&quot;:&quot;&quot;},&quot;citationTag&quot;:&quot;MENDELEY_CITATION_v3_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&quot;,&quot;citationItems&quot;:[{&quot;id&quot;:&quot;96d1a099-fe19-3f91-a5cb-d066cc9871c1&quot;,&quot;itemData&quot;:{&quot;type&quot;:&quot;article-journal&quot;,&quot;id&quot;:&quot;96d1a099-fe19-3f91-a5cb-d066cc9871c1&quot;,&quot;title&quot;:&quot;The Correlation Between the Concepts of Cyber Sports, Computer Sports, Electronic Sports, Distance Sports, Online Sports, Digital Sports&quot;,&quot;author&quot;:[{&quot;family&quot;:&quot;Gilyazetdinova&quot;,&quot;given&quot;:&quot;Gulnara&quot;,&quot;parse-names&quot;:false,&quot;dropping-particle&quot;:&quot;&quot;,&quot;non-dropping-particle&quot;:&quot;&quot;}],&quot;container-title&quot;:&quot;Sports: economics, law, management&quot;,&quot;DOI&quot;:&quot;10.18572/2070-2175-2024-2-9-11&quot;,&quot;issued&quot;:{&quot;date-parts&quot;:[[2024,5,23]]},&quot;page&quot;:&quot;9-11&quot;,&quot;container-title-short&quot;:&quot;&quot;},&quot;isTemporary&quot;:false}]},{&quot;citationID&quot;:&quot;MENDELEY_CITATION_78e97007-04b1-4144-bcf0-f49f54ba73ff&quot;,&quot;properties&quot;:{&quot;noteIndex&quot;:0},&quot;isEdited&quot;:false,&quot;manualOverride&quot;:{&quot;isManuallyOverridden&quot;:false,&quot;citeprocText&quot;:&quot;[2]&quot;,&quot;manualOverrideText&quot;:&quot;&quot;},&quot;citationTag&quot;:&quot;MENDELEY_CITATION_v3_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&quot;,&quot;citationItems&quot;:[{&quot;id&quot;:&quot;96d1a099-fe19-3f91-a5cb-d066cc9871c1&quot;,&quot;itemData&quot;:{&quot;type&quot;:&quot;article-journal&quot;,&quot;id&quot;:&quot;96d1a099-fe19-3f91-a5cb-d066cc9871c1&quot;,&quot;title&quot;:&quot;The Correlation Between the Concepts of Cyber Sports, Computer Sports, Electronic Sports, Distance Sports, Online Sports, Digital Sports&quot;,&quot;author&quot;:[{&quot;family&quot;:&quot;Gilyazetdinova&quot;,&quot;given&quot;:&quot;Gulnara&quot;,&quot;parse-names&quot;:false,&quot;dropping-particle&quot;:&quot;&quot;,&quot;non-dropping-particle&quot;:&quot;&quot;}],&quot;container-title&quot;:&quot;Sports: economics, law, management&quot;,&quot;DOI&quot;:&quot;10.18572/2070-2175-2024-2-9-11&quot;,&quot;issued&quot;:{&quot;date-parts&quot;:[[2024,5,23]]},&quot;page&quot;:&quot;9-11&quot;,&quot;container-title-short&quot;:&quot;&quot;},&quot;isTemporary&quot;:false}]},{&quot;citationID&quot;:&quot;MENDELEY_CITATION_3533d5ed-7679-4de5-a2d6-439e6e600531&quot;,&quot;properties&quot;:{&quot;noteIndex&quot;:0},&quot;isEdited&quot;:false,&quot;manualOverride&quot;:{&quot;isManuallyOverridden&quot;:false,&quot;citeprocText&quot;:&quot;[2]&quot;,&quot;manualOverrideText&quot;:&quot;&quot;},&quot;citationTag&quot;:&quot;MENDELEY_CITATION_v3_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&quot;,&quot;citationItems&quot;:[{&quot;id&quot;:&quot;96d1a099-fe19-3f91-a5cb-d066cc9871c1&quot;,&quot;itemData&quot;:{&quot;type&quot;:&quot;article-journal&quot;,&quot;id&quot;:&quot;96d1a099-fe19-3f91-a5cb-d066cc9871c1&quot;,&quot;title&quot;:&quot;The Correlation Between the Concepts of Cyber Sports, Computer Sports, Electronic Sports, Distance Sports, Online Sports, Digital Sports&quot;,&quot;author&quot;:[{&quot;family&quot;:&quot;Gilyazetdinova&quot;,&quot;given&quot;:&quot;Gulnara&quot;,&quot;parse-names&quot;:false,&quot;dropping-particle&quot;:&quot;&quot;,&quot;non-dropping-particle&quot;:&quot;&quot;}],&quot;container-title&quot;:&quot;Sports: economics, law, management&quot;,&quot;DOI&quot;:&quot;10.18572/2070-2175-2024-2-9-11&quot;,&quot;issued&quot;:{&quot;date-parts&quot;:[[2024,5,23]]},&quot;page&quot;:&quot;9-11&quot;,&quot;container-title-short&quot;:&quot;&quot;},&quot;isTemporary&quot;:false}]},{&quot;citationID&quot;:&quot;MENDELEY_CITATION_a3f73793-5def-46ed-9057-587fc13f46ae&quot;,&quot;properties&quot;:{&quot;noteIndex&quot;:0},&quot;isEdited&quot;:false,&quot;manualOverride&quot;:{&quot;isManuallyOverridden&quot;:false,&quot;citeprocText&quot;:&quot;[3]&quot;,&quot;manualOverrideText&quot;:&quot;&quot;},&quot;citationTag&quot;:&quot;MENDELEY_CITATION_v3_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&quot;,&quot;citationItems&quot;:[{&quot;id&quot;:&quot;f875edc2-0e8c-3eaf-98b1-6a38c46d668b&quot;,&quot;itemData&quot;:{&quot;type&quot;:&quot;book&quot;,&quot;id&quot;:&quot;f875edc2-0e8c-3eaf-98b1-6a38c46d668b&quot;,&quot;title&quot;:&quot;Sports Digitalization Sports Digitalization: An Overview and A Research Agenda Completed Research Paper&quot;,&quot;author&quot;:[{&quot;family&quot;:&quot;Xiao&quot;,&quot;given&quot;:&quot;Xiao&quot;,&quot;parse-names&quot;:false,&quot;dropping-particle&quot;:&quot;&quot;,&quot;non-dropping-particle&quot;:&quot;&quot;},{&quot;family&quot;:&quot;Hedman&quot;,&quot;given&quot;:&quot;Jonas&quot;,&quot;parse-names&quot;:false,&quot;dropping-particle&quot;:&quot;&quot;,&quot;non-dropping-particle&quot;:&quot;&quot;},{&quot;family&quot;:&quot;Ter&quot;,&quot;given&quot;:&quot;Felix&quot;,&quot;parse-names&quot;:false,&quot;dropping-particle&quot;:&quot;&quot;,&quot;non-dropping-particle&quot;:&quot;&quot;},{&quot;family&quot;:&quot;Tan&quot;,&quot;given&quot;:&quot;Felix Ter Chian&quot;,&quot;parse-names&quot;:false,&quot;dropping-particle&quot;:&quot;&quot;,&quot;non-dropping-particle&quot;:&quot;&quot;},{&quot;family&quot;:&quot;Tan&quot;,&quot;given&quot;:&quot;Chee-Wee&quot;,&quot;parse-names&quot;:false,&quot;dropping-particle&quot;:&quot;&quot;,&quot;non-dropping-particle&quot;:&quot;&quot;},{&quot;family&quot;:&quot;Lim&quot;,&quot;given&quot;:&quot;Eric&quot;,&quot;parse-names&quot;:false,&quot;dropping-particle&quot;:&quot;&quot;,&quot;non-dropping-particle&quot;:&quot;&quot;},{&quot;family&quot;:&quot;Clemmensen&quot;,&quot;given&quot;:&quot;Torkil&quot;,&quot;parse-names&quot;:false,&quot;dropping-particle&quot;:&quot;&quot;,&quot;non-dropping-particle&quot;:&quot;&quot;},{&quot;family&quot;:&quot;Henningsson&quot;,&quot;given&quot;:&quot;Stefan&quot;,&quot;parse-names&quot;:false,&quot;dropping-particle&quot;:&quot;&quot;,&quot;non-dropping-particle&quot;:&quot;&quot;},{&quot;family&quot;:&quot;Vatrapu&quot;,&quot;given&quot;:&quot;Ravi&quot;,&quot;parse-names&quot;:false,&quot;dropping-particle&quot;:&quot;&quot;,&quot;non-dropping-particle&quot;:&quot;&quot;},{&quot;family&quot;:&quot;Mukkamala&quot;,&quot;given&quot;:&quot;Raghava Rao&quot;,&quot;parse-names&quot;:false,&quot;dropping-particle&quot;:&quot;&quot;,&quot;non-dropping-particle&quot;:&quot;&quot;},{&quot;family&quot;:&quot;Hillegersberg&quot;,&quot;given&quot;:&quot;Jos&quot;,&quot;parse-names&quot;:false,&quot;dropping-particle&quot;:&quot;&quot;,&quot;non-dropping-particle&quot;:&quot;&quot;}],&quot;issued&quot;:{&quot;date-parts&quot;:[[2017,12,10]]},&quot;container-title-short&quot;:&quot;&quot;},&quot;isTemporary&quot;:false}]},{&quot;citationID&quot;:&quot;MENDELEY_CITATION_78f23567-2243-49ce-a767-0ba58444cfcc&quot;,&quot;properties&quot;:{&quot;noteIndex&quot;:0},&quot;isEdited&quot;:false,&quot;manualOverride&quot;:{&quot;isManuallyOverridden&quot;:false,&quot;citeprocText&quot;:&quot;[4]&quot;,&quot;manualOverrideText&quot;:&quot;&quot;},&quot;citationTag&quot;:&quot;MENDELEY_CITATION_v3_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&quot;,&quot;citationItems&quot;:[{&quot;id&quot;:&quot;021c9d40-2d8d-38b4-ac77-b532a5332094&quot;,&quot;itemData&quot;:{&quot;type&quot;:&quot;article-journal&quot;,&quot;id&quot;:&quot;021c9d40-2d8d-38b4-ac77-b532a5332094&quot;,&quot;title&quot;:&quot;An evolutionary perspective on sport and performance enhancement&quot;,&quot;author&quot;:[{&quot;family&quot;:&quot;Morrison&quot;,&quot;given&quot;:&quot;Jo&quot;,&quot;parse-names&quot;:false,&quot;dropping-particle&quot;:&quot;&quot;,&quot;non-dropping-particle&quot;:&quot;&quot;}],&quot;container-title&quot;:&quot;Performance Enhancement &amp; Health&quot;,&quot;container-title-short&quot;:&quot;Perform Enhanc Health&quot;,&quot;DOI&quot;:&quot;10.1016/j.peh.2023.100263&quot;,&quot;issued&quot;:{&quot;date-parts&quot;:[[2023,9,1]]},&quot;page&quot;:&quot;100263&quot;,&quot;volume&quot;:&quot;11&quot;},&quot;isTemporary&quot;:false}]},{&quot;citationID&quot;:&quot;MENDELEY_CITATION_f8e40c08-e619-4f37-85f1-65f54a336d84&quot;,&quot;properties&quot;:{&quot;noteIndex&quot;:0},&quot;isEdited&quot;:false,&quot;manualOverride&quot;:{&quot;isManuallyOverridden&quot;:false,&quot;citeprocText&quot;:&quot;[5]&quot;,&quot;manualOverrideText&quot;:&quot;&quot;},&quot;citationTag&quot;:&quot;MENDELEY_CITATION_v3_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&quot;,&quot;citationItems&quot;:[{&quot;id&quot;:&quot;77ab151a-56a0-3445-82c7-ec517e0a07e0&quot;,&quot;itemData&quot;:{&quot;type&quot;:&quot;article-journal&quot;,&quot;id&quot;:&quot;77ab151a-56a0-3445-82c7-ec517e0a07e0&quot;,&quot;title&quot;:&quot;The influence of sports participation on academic performance among students in higher education&quot;,&quot;author&quot;:[{&quot;family&quot;:&quot;Muñoz-Bullón&quot;,&quot;given&quot;:&quot;Fernando&quot;,&quot;parse-names&quot;:false,&quot;dropping-particle&quot;:&quot;&quot;,&quot;non-dropping-particle&quot;:&quot;&quot;},{&quot;family&quot;:&quot;Sanchez-Bueno&quot;,&quot;given&quot;:&quot;Maria&quot;,&quot;parse-names&quot;:false,&quot;dropping-particle&quot;:&quot;&quot;,&quot;non-dropping-particle&quot;:&quot;&quot;},{&quot;family&quot;:&quot;Vos&quot;,&quot;given&quot;:&quot;Antonio&quot;,&quot;parse-names&quot;:false,&quot;dropping-particle&quot;:&quot;&quot;,&quot;non-dropping-particle&quot;:&quot;&quot;}],&quot;container-title&quot;:&quot;Sport Management Review&quot;,&quot;DOI&quot;:&quot;10.1016/j.smr.2016.10.006&quot;,&quot;issued&quot;:{&quot;date-parts&quot;:[[2017,1,19]]},&quot;volume&quot;:&quot;20&quot;,&quot;container-title-short&quot;:&quot;&quot;},&quot;isTemporary&quot;:false}]},{&quot;citationID&quot;:&quot;MENDELEY_CITATION_f492792a-6856-4280-9875-210c23d5c769&quot;,&quot;properties&quot;:{&quot;noteIndex&quot;:0},&quot;isEdited&quot;:false,&quot;manualOverride&quot;:{&quot;isManuallyOverridden&quot;:false,&quot;citeprocText&quot;:&quot;[3]&quot;,&quot;manualOverrideText&quot;:&quot;&quot;},&quot;citationTag&quot;:&quot;MENDELEY_CITATION_v3_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&quot;,&quot;citationItems&quot;:[{&quot;id&quot;:&quot;f875edc2-0e8c-3eaf-98b1-6a38c46d668b&quot;,&quot;itemData&quot;:{&quot;type&quot;:&quot;book&quot;,&quot;id&quot;:&quot;f875edc2-0e8c-3eaf-98b1-6a38c46d668b&quot;,&quot;title&quot;:&quot;Sports Digitalization Sports Digitalization: An Overview and A Research Agenda Completed Research Paper&quot;,&quot;author&quot;:[{&quot;family&quot;:&quot;Xiao&quot;,&quot;given&quot;:&quot;Xiao&quot;,&quot;parse-names&quot;:false,&quot;dropping-particle&quot;:&quot;&quot;,&quot;non-dropping-particle&quot;:&quot;&quot;},{&quot;family&quot;:&quot;Hedman&quot;,&quot;given&quot;:&quot;Jonas&quot;,&quot;parse-names&quot;:false,&quot;dropping-particle&quot;:&quot;&quot;,&quot;non-dropping-particle&quot;:&quot;&quot;},{&quot;family&quot;:&quot;Ter&quot;,&quot;given&quot;:&quot;Felix&quot;,&quot;parse-names&quot;:false,&quot;dropping-particle&quot;:&quot;&quot;,&quot;non-dropping-particle&quot;:&quot;&quot;},{&quot;family&quot;:&quot;Tan&quot;,&quot;given&quot;:&quot;Felix Ter Chian&quot;,&quot;parse-names&quot;:false,&quot;dropping-particle&quot;:&quot;&quot;,&quot;non-dropping-particle&quot;:&quot;&quot;},{&quot;family&quot;:&quot;Tan&quot;,&quot;given&quot;:&quot;Chee-Wee&quot;,&quot;parse-names&quot;:false,&quot;dropping-particle&quot;:&quot;&quot;,&quot;non-dropping-particle&quot;:&quot;&quot;},{&quot;family&quot;:&quot;Lim&quot;,&quot;given&quot;:&quot;Eric&quot;,&quot;parse-names&quot;:false,&quot;dropping-particle&quot;:&quot;&quot;,&quot;non-dropping-particle&quot;:&quot;&quot;},{&quot;family&quot;:&quot;Clemmensen&quot;,&quot;given&quot;:&quot;Torkil&quot;,&quot;parse-names&quot;:false,&quot;dropping-particle&quot;:&quot;&quot;,&quot;non-dropping-particle&quot;:&quot;&quot;},{&quot;family&quot;:&quot;Henningsson&quot;,&quot;given&quot;:&quot;Stefan&quot;,&quot;parse-names&quot;:false,&quot;dropping-particle&quot;:&quot;&quot;,&quot;non-dropping-particle&quot;:&quot;&quot;},{&quot;family&quot;:&quot;Vatrapu&quot;,&quot;given&quot;:&quot;Ravi&quot;,&quot;parse-names&quot;:false,&quot;dropping-particle&quot;:&quot;&quot;,&quot;non-dropping-particle&quot;:&quot;&quot;},{&quot;family&quot;:&quot;Mukkamala&quot;,&quot;given&quot;:&quot;Raghava Rao&quot;,&quot;parse-names&quot;:false,&quot;dropping-particle&quot;:&quot;&quot;,&quot;non-dropping-particle&quot;:&quot;&quot;},{&quot;family&quot;:&quot;Hillegersberg&quot;,&quot;given&quot;:&quot;Jos&quot;,&quot;parse-names&quot;:false,&quot;dropping-particle&quot;:&quot;&quot;,&quot;non-dropping-particle&quot;:&quot;&quot;}],&quot;issued&quot;:{&quot;date-parts&quot;:[[2017,12,10]]},&quot;container-title-short&quot;:&quot;&quot;},&quot;isTemporary&quot;:false}]},{&quot;citationID&quot;:&quot;MENDELEY_CITATION_a269e64e-ba56-46e8-b222-8201a03e0537&quot;,&quot;properties&quot;:{&quot;noteIndex&quot;:0},&quot;isEdited&quot;:false,&quot;manualOverride&quot;:{&quot;isManuallyOverridden&quot;:false,&quot;citeprocText&quot;:&quot;[6]&quot;,&quot;manualOverrideText&quot;:&quot;&quot;},&quot;citationTag&quot;:&quot;MENDELEY_CITATION_v3_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&quot;,&quot;citationItems&quot;:[{&quot;id&quot;:&quot;38331ad5-637f-302d-ab6a-a2e534b03a6f&quot;,&quot;itemData&quot;:{&quot;type&quot;:&quot;book&quot;,&quot;id&quot;:&quot;38331ad5-637f-302d-ab6a-a2e534b03a6f&quot;,&quot;title&quot;:&quot;The Use of Developing Technology in Sports&quot;,&quot;author&quot;:[{&quot;family&quot;:&quot;Avcı&quot;,&quot;given&quot;:&quot;Pelin&quot;,&quot;parse-names&quot;:false,&quot;dropping-particle&quot;:&quot;&quot;,&quot;non-dropping-particle&quot;:&quot;&quot;},{&quot;family&quot;:&quot;Bayrakdar&quot;,&quot;given&quot;:&quot;Akan&quot;,&quot;parse-names&quot;:false,&quot;dropping-particle&quot;:&quot;&quot;,&quot;non-dropping-particle&quot;:&quot;&quot;},{&quot;family&quot;:&quot;Meriçelli&quot;,&quot;given&quot;:&quot;Murat&quot;,&quot;parse-names&quot;:false,&quot;dropping-particle&quot;:&quot;&quot;,&quot;non-dropping-particle&quot;:&quot;&quot;},{&quot;family&quot;:&quot;İncetaş&quot;,&quot;given&quot;:&quot;Mürsel Ozan&quot;,&quot;parse-names&quot;:false,&quot;dropping-particle&quot;:&quot;&quot;,&quot;non-dropping-particle&quot;:&quot;&quot;},{&quot;family&quot;:&quot;Panoutsakopoulos&quot;,&quot;given&quot;:&quot;Vassilios&quot;,&quot;parse-names&quot;:false,&quot;dropping-particle&quot;:&quot;&quot;,&quot;non-dropping-particle&quot;:&quot;&quot;},{&quot;family&quot;:&quot;Kollias&quot;,&quot;given&quot;:&quot;Iraklis A.&quot;,&quot;parse-names&quot;:false,&quot;dropping-particle&quot;:&quot;&quot;,&quot;non-dropping-particle&quot;:&quot;&quot;},{&quot;family&quot;:&quot;Ay Yıldız&quot;,&quot;given&quot;:&quot;Yeliz&quot;,&quot;parse-names&quot;:false,&quot;dropping-particle&quot;:&quot;&quot;,&quot;non-dropping-particle&quot;:&quot;&quot;},{&quot;family&quot;:&quot;Akbaş&quot;,&quot;given&quot;:&quot;Duran&quot;,&quot;parse-names&quot;:false,&quot;dropping-particle&quot;:&quot;&quot;,&quot;non-dropping-particle&quot;:&quot;&quot;},{&quot;family&quot;:&quot;Satılmış&quot;,&quot;given&quot;:&quot;Nuray&quot;,&quot;parse-names&quot;:false,&quot;dropping-particle&quot;:&quot;&quot;,&quot;non-dropping-particle&quot;:&quot;&quot;},{&quot;family&quot;:&quot;Kılınçarslan&quot;,&quot;given&quot;:&quot;Gökmen&quot;,&quot;parse-names&quot;:false,&quot;dropping-particle&quot;:&quot;&quot;,&quot;non-dropping-particle&quot;:&quot;&quot;},{&quot;family&quot;:&quot;Akyüz&quot;,&quot;given&quot;:&quot;Beyza&quot;,&quot;parse-names&quot;:false,&quot;dropping-particle&quot;:&quot;&quot;,&quot;non-dropping-particle&quot;:&quot;&quot;},{&quot;family&quot;:&quot;Kırıkoğlu&quot;,&quot;given&quot;:&quot;Nagihan&quot;,&quot;parse-names&quot;:false,&quot;dropping-particle&quot;:&quot;&quot;,&quot;non-dropping-particle&quot;:&quot;&quot;},{&quot;family&quot;:&quot;Yumuk&quot;,&quot;given&quot;:&quot;Elvan Deniz&quot;,&quot;parse-names&quot;:false,&quot;dropping-particle&quot;:&quot;&quot;,&quot;non-dropping-particle&quot;:&quot;&quot;}],&quot;container-title&quot;:&quot;The Use of Developing Technology in Sports&quot;,&quot;DOI&quot;:&quot;10.58830/ozgur.pub315&quot;,&quot;issued&quot;:{&quot;date-parts&quot;:[[2023,10,25]]},&quot;abstract&quot;:&quot;&lt;jats:p&gt;It is seen that sports, as a part of social culture, is affected by developments and innovations throughout history and social process. From the increase or decrease in the popularity of sports according to socio-cultural changes, to the greater adoption of different sports practices in different geographies, all can be considered as a result of the dynamism of sports. Especially with the industrial revolution, developments in sports practices have progressed parallelly. The development of materials in several sports events has also supported the improvement of performance. While objective outcome evaluations have become more sensitive under those conditions, subjective outcome evaluations have become as rational as possible due to the developing technology. This condition has strengthened the factor of \&quot;fairness\&quot;, which is one of the main foundations of sports.&amp;#x0D; Nowadays, we are trying to get used to the fast intervention of the development of technology, digitalization, and the use of artificial intelligence in our lives and even in our clothes with wearable technology. Athletes, coaches, managers and other supporting variables of the athlete, are trying to use the newest generation of sports technology as much as possible. It will be very important to closely follow the developments of digitalization and to be able to use functional products in health and performance development.&amp;#x0D; The purpose of this book is to share current developments and trends regarding the use of developing technology in sports, to examine the current state of artificial intelligence applications in sports, and to give examples of the use of technology in different team and individual sport events. Further the book aimed to provide information about technological developments in outdoor recreational activities as well as in performance sports.&amp;#x0D; I would like to express my gratitude to all my colleagues who contributed to this book with the title “The use of developing technology in sports” by writing chapters.&amp;#x0D; I wish that this book will be beneficial to those who do research on the areas of developing technology in sports and to those who are interested,&amp;#x0D; Assoc. Prof. Dr. Işık BAYRAKTAR (PhD)&amp;#x0D; Editor&amp;#x0D; October, 2023&amp;#x0D; Alanya, Turkiye&amp;#x0D; &lt;/jats:p&gt;&quot;,&quot;publisher&quot;:&quot;Özgür Yayınları&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D2F50-3068-EA49-9F1B-43BBC7BF3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36</Pages>
  <Words>6647</Words>
  <Characters>43143</Characters>
  <Application>Microsoft Office Word</Application>
  <DocSecurity>0</DocSecurity>
  <Lines>880</Lines>
  <Paragraphs>294</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9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urity</dc:creator>
  <cp:lastModifiedBy>Atolagbe Christopher</cp:lastModifiedBy>
  <cp:revision>5</cp:revision>
  <dcterms:created xsi:type="dcterms:W3CDTF">2024-09-11T12:12:00Z</dcterms:created>
  <dcterms:modified xsi:type="dcterms:W3CDTF">2024-09-1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7ef61137665893d55b9539ab34bcf5496d392c938a3ba2b8d7bbda296a5254f</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4524463d-14f0-3a6f-8ed0-9a7b2f07f3b0</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